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572A2" w14:textId="77777777" w:rsidR="00D73714" w:rsidRPr="009F4C7D" w:rsidRDefault="00D73714" w:rsidP="00D73714">
      <w:pPr>
        <w:jc w:val="center"/>
        <w:rPr>
          <w:b/>
          <w:sz w:val="32"/>
          <w:szCs w:val="32"/>
        </w:rPr>
      </w:pPr>
      <w:r w:rsidRPr="009F4C7D">
        <w:rPr>
          <w:b/>
          <w:i/>
          <w:sz w:val="32"/>
          <w:szCs w:val="32"/>
        </w:rPr>
        <w:t>Science</w:t>
      </w:r>
      <w:r w:rsidRPr="009F4C7D">
        <w:rPr>
          <w:b/>
          <w:sz w:val="32"/>
          <w:szCs w:val="32"/>
        </w:rPr>
        <w:t xml:space="preserve"> Manuscript Template</w:t>
      </w:r>
    </w:p>
    <w:p w14:paraId="48CB6F1E" w14:textId="77777777" w:rsidR="00D73714" w:rsidRPr="009F4C7D" w:rsidRDefault="00D73714" w:rsidP="00D73714"/>
    <w:p w14:paraId="3F72A991" w14:textId="77777777" w:rsidR="00D73714" w:rsidRPr="009F4C7D" w:rsidRDefault="00D73714" w:rsidP="00D73714">
      <w:r w:rsidRPr="009F4C7D">
        <w:rPr>
          <w:b/>
        </w:rPr>
        <w:t xml:space="preserve">General Instructions on using this template and submitting a manuscript to </w:t>
      </w:r>
      <w:r w:rsidRPr="009F4C7D">
        <w:rPr>
          <w:b/>
          <w:i/>
        </w:rPr>
        <w:t>Science</w:t>
      </w:r>
      <w:r w:rsidRPr="009F4C7D">
        <w:rPr>
          <w:b/>
        </w:rPr>
        <w:t xml:space="preserve">:  </w:t>
      </w:r>
      <w:r w:rsidRPr="009F4C7D">
        <w:t xml:space="preserve">Thank you for preparing a manuscript for submission to </w:t>
      </w:r>
      <w:r w:rsidRPr="009F4C7D">
        <w:rPr>
          <w:i/>
        </w:rPr>
        <w:t>Science</w:t>
      </w:r>
      <w:r w:rsidRPr="009F4C7D">
        <w:t>. Using this template, or following the guidelines below, will help us in processing your paper.  Our goal is to be able to identify each section of your manuscript so that we can accurately record the title, authors, abstract, etc. and also be able to enrich it by including reference links and an accurate layout.</w:t>
      </w:r>
    </w:p>
    <w:p w14:paraId="2CDFE715" w14:textId="77777777" w:rsidR="00D73714" w:rsidRPr="009F4C7D" w:rsidRDefault="00D73714" w:rsidP="00D73714"/>
    <w:p w14:paraId="24B0EE71" w14:textId="77777777" w:rsidR="00D73714" w:rsidRPr="009F4C7D" w:rsidRDefault="00D73714" w:rsidP="00D73714">
      <w:r w:rsidRPr="009F4C7D">
        <w:t xml:space="preserve">Please use the actual template, which starts on page 2.  </w:t>
      </w:r>
      <w:r w:rsidRPr="009F4C7D">
        <w:rPr>
          <w:u w:val="single"/>
        </w:rPr>
        <w:t>When you are ready to submit, please delete the text on this cover page</w:t>
      </w:r>
      <w:r w:rsidRPr="009F4C7D">
        <w:t>.</w:t>
      </w:r>
    </w:p>
    <w:p w14:paraId="32B8286A" w14:textId="77777777" w:rsidR="00D73714" w:rsidRPr="009F4C7D" w:rsidRDefault="00D73714" w:rsidP="00D73714"/>
    <w:p w14:paraId="5DF3294C" w14:textId="77777777" w:rsidR="00D73714" w:rsidRPr="009F4C7D" w:rsidRDefault="00D73714" w:rsidP="00D73714">
      <w:r w:rsidRPr="009F4C7D">
        <w:t xml:space="preserve">You can submit your paper at </w:t>
      </w:r>
      <w:hyperlink r:id="rId8" w:history="1">
        <w:r w:rsidRPr="009F4C7D">
          <w:rPr>
            <w:rStyle w:val="Hyperlink"/>
          </w:rPr>
          <w:t>www.submit2science.org</w:t>
        </w:r>
      </w:hyperlink>
    </w:p>
    <w:p w14:paraId="54842AB1" w14:textId="77777777" w:rsidR="00D73714" w:rsidRPr="009F4C7D" w:rsidRDefault="00D73714" w:rsidP="00D73714">
      <w:r w:rsidRPr="009F4C7D">
        <w:t xml:space="preserve">Additional instructions are available at </w:t>
      </w:r>
      <w:hyperlink r:id="rId9" w:history="1">
        <w:r w:rsidRPr="009F4C7D">
          <w:rPr>
            <w:rStyle w:val="Hyperlink"/>
          </w:rPr>
          <w:t>http</w:t>
        </w:r>
        <w:r w:rsidRPr="009F4C7D">
          <w:rPr>
            <w:rStyle w:val="Hyperlink"/>
          </w:rPr>
          <w:t>:</w:t>
        </w:r>
        <w:r w:rsidRPr="009F4C7D">
          <w:rPr>
            <w:rStyle w:val="Hyperlink"/>
          </w:rPr>
          <w:t>//www.sciencemag.org/site/feature/contribinfo/index.xhtml</w:t>
        </w:r>
      </w:hyperlink>
      <w:r w:rsidRPr="009F4C7D">
        <w:t xml:space="preserve"> </w:t>
      </w:r>
    </w:p>
    <w:p w14:paraId="6D669939" w14:textId="77777777" w:rsidR="00D73714" w:rsidRPr="009F4C7D" w:rsidRDefault="00D73714" w:rsidP="00D73714"/>
    <w:p w14:paraId="14110025" w14:textId="77777777" w:rsidR="00D73714" w:rsidRPr="009F4C7D" w:rsidRDefault="00D73714" w:rsidP="00D73714">
      <w:r w:rsidRPr="009F4C7D">
        <w:t xml:space="preserve">If you are using </w:t>
      </w:r>
      <w:proofErr w:type="gramStart"/>
      <w:r w:rsidRPr="009F4C7D">
        <w:t>LaTeX ,</w:t>
      </w:r>
      <w:proofErr w:type="gramEnd"/>
      <w:r w:rsidRPr="009F4C7D">
        <w:t xml:space="preserve"> please convert your paper into a Word or RTF file if possible.  If this is not possible, please use our LaTeX template and upload a PDF version of your paper. Some conversion approaches are available here: </w:t>
      </w:r>
      <w:hyperlink r:id="rId10" w:history="1">
        <w:r w:rsidRPr="009F4C7D">
          <w:rPr>
            <w:rStyle w:val="Hyperlink"/>
          </w:rPr>
          <w:t>http://www.tug.org/utilities/texconv/textopc.html</w:t>
        </w:r>
      </w:hyperlink>
      <w:r w:rsidRPr="009F4C7D">
        <w:t xml:space="preserve"> </w:t>
      </w:r>
    </w:p>
    <w:p w14:paraId="6B3F3639" w14:textId="77777777" w:rsidR="00D73714" w:rsidRPr="009F4C7D" w:rsidRDefault="00D73714" w:rsidP="00D73714"/>
    <w:p w14:paraId="73101E0B" w14:textId="77777777" w:rsidR="00D73714" w:rsidRPr="009F4C7D" w:rsidRDefault="00D73714" w:rsidP="00D73714">
      <w:r w:rsidRPr="009F4C7D">
        <w:t>So that we can identify the parts of your paper, and even if you do not use our template, please begin each section with the specific key words listed below, some of which are followed by a colon.  Please do not use paragraph breaks in the title, author list, or abstract.</w:t>
      </w:r>
    </w:p>
    <w:p w14:paraId="4C5D7738" w14:textId="77777777" w:rsidR="00D73714" w:rsidRPr="009F4C7D" w:rsidRDefault="00D73714" w:rsidP="00D73714"/>
    <w:p w14:paraId="38B3767C" w14:textId="77777777" w:rsidR="00D73714" w:rsidRPr="009F4C7D" w:rsidRDefault="00D73714" w:rsidP="00D73714">
      <w:pPr>
        <w:rPr>
          <w:b/>
        </w:rPr>
      </w:pPr>
      <w:r w:rsidRPr="009F4C7D">
        <w:rPr>
          <w:b/>
        </w:rPr>
        <w:t>Title:</w:t>
      </w:r>
    </w:p>
    <w:p w14:paraId="57D55667" w14:textId="77777777" w:rsidR="00D73714" w:rsidRPr="009F4C7D" w:rsidRDefault="00D73714" w:rsidP="00D73714">
      <w:r w:rsidRPr="009F4C7D">
        <w:rPr>
          <w:b/>
        </w:rPr>
        <w:t>Authors:</w:t>
      </w:r>
    </w:p>
    <w:p w14:paraId="2E6081B7" w14:textId="77777777" w:rsidR="00D73714" w:rsidRPr="009F4C7D" w:rsidRDefault="00D73714" w:rsidP="00D73714">
      <w:r w:rsidRPr="009F4C7D">
        <w:rPr>
          <w:b/>
        </w:rPr>
        <w:t>Affiliations:</w:t>
      </w:r>
    </w:p>
    <w:p w14:paraId="475D0A38" w14:textId="77777777" w:rsidR="00D73714" w:rsidRPr="009F4C7D" w:rsidRDefault="00D73714" w:rsidP="00D73714">
      <w:pPr>
        <w:tabs>
          <w:tab w:val="left" w:pos="5890"/>
        </w:tabs>
      </w:pPr>
      <w:r w:rsidRPr="009F4C7D">
        <w:rPr>
          <w:b/>
        </w:rPr>
        <w:t>One Sentence Summary:</w:t>
      </w:r>
      <w:r w:rsidRPr="009F4C7D">
        <w:rPr>
          <w:b/>
        </w:rPr>
        <w:tab/>
      </w:r>
    </w:p>
    <w:p w14:paraId="575DDDC9" w14:textId="77777777" w:rsidR="00D73714" w:rsidRPr="009F4C7D" w:rsidRDefault="00D73714" w:rsidP="00D73714">
      <w:r w:rsidRPr="009F4C7D">
        <w:rPr>
          <w:b/>
        </w:rPr>
        <w:t>Abstract:</w:t>
      </w:r>
    </w:p>
    <w:p w14:paraId="471240E2" w14:textId="77777777" w:rsidR="00D73714" w:rsidRPr="009F4C7D" w:rsidRDefault="00D73714" w:rsidP="00D73714">
      <w:r w:rsidRPr="009F4C7D">
        <w:rPr>
          <w:b/>
        </w:rPr>
        <w:t>Main Text:</w:t>
      </w:r>
    </w:p>
    <w:p w14:paraId="22500847" w14:textId="77777777" w:rsidR="00D73714" w:rsidRPr="009F4C7D" w:rsidRDefault="00D73714" w:rsidP="00D73714">
      <w:pPr>
        <w:rPr>
          <w:b/>
        </w:rPr>
      </w:pPr>
      <w:r w:rsidRPr="009F4C7D">
        <w:rPr>
          <w:b/>
        </w:rPr>
        <w:t>References and Notes</w:t>
      </w:r>
      <w:r w:rsidRPr="009F4C7D">
        <w:t xml:space="preserve"> (followed by a numbered list)</w:t>
      </w:r>
    </w:p>
    <w:p w14:paraId="735A4E07" w14:textId="77777777" w:rsidR="00D73714" w:rsidRPr="009F4C7D" w:rsidRDefault="00D73714" w:rsidP="00D73714">
      <w:r w:rsidRPr="009F4C7D">
        <w:rPr>
          <w:b/>
        </w:rPr>
        <w:t>Acknowledgements:</w:t>
      </w:r>
    </w:p>
    <w:p w14:paraId="6A705242" w14:textId="77777777" w:rsidR="00D73714" w:rsidRPr="009F4C7D" w:rsidRDefault="00D73714" w:rsidP="00D73714">
      <w:r w:rsidRPr="009F4C7D">
        <w:rPr>
          <w:b/>
        </w:rPr>
        <w:t xml:space="preserve">Fig. #: </w:t>
      </w:r>
      <w:r w:rsidRPr="009F4C7D">
        <w:t>(Begin each figure caption with a label, “</w:t>
      </w:r>
      <w:r w:rsidRPr="009F4C7D">
        <w:rPr>
          <w:b/>
        </w:rPr>
        <w:t>Fig. 1</w:t>
      </w:r>
      <w:r w:rsidRPr="009F4C7D">
        <w:t>.” for example, as a new paragraph.).</w:t>
      </w:r>
    </w:p>
    <w:p w14:paraId="7210A795" w14:textId="77777777" w:rsidR="00D73714" w:rsidRPr="009F4C7D" w:rsidRDefault="00D73714" w:rsidP="00D73714">
      <w:r w:rsidRPr="009F4C7D">
        <w:rPr>
          <w:b/>
        </w:rPr>
        <w:t xml:space="preserve">Table #: </w:t>
      </w:r>
      <w:r w:rsidRPr="009F4C7D">
        <w:t>(Begin each table caption with a label “</w:t>
      </w:r>
      <w:r w:rsidRPr="009F4C7D">
        <w:rPr>
          <w:b/>
        </w:rPr>
        <w:t>Table 1.”</w:t>
      </w:r>
      <w:r w:rsidRPr="009F4C7D">
        <w:t>, etc.) as a new paragraph.</w:t>
      </w:r>
    </w:p>
    <w:p w14:paraId="03F9F7C4" w14:textId="77777777" w:rsidR="00D73714" w:rsidRPr="009F4C7D" w:rsidRDefault="00D73714" w:rsidP="00D73714">
      <w:pPr>
        <w:rPr>
          <w:b/>
        </w:rPr>
      </w:pPr>
      <w:r w:rsidRPr="009F4C7D">
        <w:rPr>
          <w:b/>
        </w:rPr>
        <w:t>Supplementary Materials:</w:t>
      </w:r>
      <w:r w:rsidRPr="009F4C7D">
        <w:t xml:space="preserve"> a list of the supplementary materials, followed by the actual text of the Supplementary Materials.</w:t>
      </w:r>
    </w:p>
    <w:p w14:paraId="27A2DEC4" w14:textId="77777777" w:rsidR="00D73714" w:rsidRPr="009F4C7D" w:rsidRDefault="00D73714" w:rsidP="00D73714"/>
    <w:p w14:paraId="2E48C066" w14:textId="77777777" w:rsidR="00D73714" w:rsidRPr="009F4C7D" w:rsidRDefault="00D73714" w:rsidP="00D73714">
      <w:r w:rsidRPr="009F4C7D">
        <w:t>Several of these headings are optional, for example, not all papers will include a one-sentence summary, figures or tables, or supplementary material.</w:t>
      </w:r>
    </w:p>
    <w:p w14:paraId="3809CF90" w14:textId="77777777" w:rsidR="00D73714" w:rsidRPr="009F4C7D" w:rsidRDefault="00D73714" w:rsidP="00D73714"/>
    <w:p w14:paraId="6B6C9E3A" w14:textId="77777777" w:rsidR="00D73714" w:rsidRPr="009F4C7D" w:rsidRDefault="00D73714" w:rsidP="00D73714">
      <w:r w:rsidRPr="009F4C7D">
        <w:t>Please use the .docx format if possible (all version after Word 2007).</w:t>
      </w:r>
    </w:p>
    <w:p w14:paraId="40FF0BE2" w14:textId="77777777" w:rsidR="00D73714" w:rsidRPr="009F4C7D" w:rsidRDefault="00D73714" w:rsidP="00D73714"/>
    <w:p w14:paraId="1377BDD6" w14:textId="77777777" w:rsidR="00D73714" w:rsidRPr="009F4C7D" w:rsidRDefault="00D73714" w:rsidP="00D73714">
      <w:r w:rsidRPr="009F4C7D">
        <w:t>More specific formatting instructions are provided in the actual template, which follows.</w:t>
      </w:r>
    </w:p>
    <w:p w14:paraId="73BA8152" w14:textId="77777777" w:rsidR="00D73714" w:rsidRPr="009F4C7D" w:rsidRDefault="00D73714" w:rsidP="00D73714"/>
    <w:p w14:paraId="55002B09" w14:textId="77777777" w:rsidR="00D73714" w:rsidRPr="009F4C7D" w:rsidRDefault="00D73714">
      <w:r w:rsidRPr="009F4C7D">
        <w:br w:type="page"/>
      </w:r>
    </w:p>
    <w:p w14:paraId="027FE90A" w14:textId="18F0073C" w:rsidR="00D73714" w:rsidRPr="009F4C7D" w:rsidRDefault="00755CB0" w:rsidP="00D73714">
      <w:pPr>
        <w:pStyle w:val="Head"/>
      </w:pPr>
      <w:r w:rsidRPr="009F4C7D">
        <w:lastRenderedPageBreak/>
        <w:t>Selection and Genetic Drift Drive Emergent Diversity in a Simulated Prochlorococcus Meta</w:t>
      </w:r>
      <w:r w:rsidR="00AA625A" w:rsidRPr="009F4C7D">
        <w:t>community</w:t>
      </w:r>
      <w:r w:rsidR="00D73714" w:rsidRPr="009F4C7D">
        <w:t xml:space="preserve"> </w:t>
      </w:r>
    </w:p>
    <w:p w14:paraId="001BE646" w14:textId="1D9F55BC" w:rsidR="00D73714" w:rsidRPr="00C8487D" w:rsidRDefault="00D73714" w:rsidP="00D73714">
      <w:pPr>
        <w:pStyle w:val="Authors"/>
      </w:pPr>
      <w:r w:rsidRPr="009F4C7D">
        <w:rPr>
          <w:b/>
        </w:rPr>
        <w:t>Authors:</w:t>
      </w:r>
      <w:r w:rsidRPr="009F4C7D">
        <w:t xml:space="preserve"> </w:t>
      </w:r>
      <w:r w:rsidR="00755CB0" w:rsidRPr="009F4C7D">
        <w:t>Ben A. Ward</w:t>
      </w:r>
      <w:r w:rsidRPr="009F4C7D">
        <w:rPr>
          <w:vertAlign w:val="superscript"/>
        </w:rPr>
        <w:t>1</w:t>
      </w:r>
      <w:r w:rsidRPr="009F4C7D">
        <w:t xml:space="preserve">*, </w:t>
      </w:r>
      <w:proofErr w:type="spellStart"/>
      <w:r w:rsidR="00755CB0" w:rsidRPr="009F4C7D">
        <w:t>Sinéad</w:t>
      </w:r>
      <w:proofErr w:type="spellEnd"/>
      <w:r w:rsidR="00755CB0" w:rsidRPr="009F4C7D">
        <w:t xml:space="preserve"> Collins</w:t>
      </w:r>
      <w:r w:rsidR="00755CB0" w:rsidRPr="009F4C7D">
        <w:rPr>
          <w:vertAlign w:val="superscript"/>
        </w:rPr>
        <w:t>2</w:t>
      </w:r>
      <w:r w:rsidR="00755CB0" w:rsidRPr="009F4C7D">
        <w:t>, Boris Sauterey</w:t>
      </w:r>
      <w:r w:rsidR="00755CB0" w:rsidRPr="009F4C7D">
        <w:rPr>
          <w:vertAlign w:val="superscript"/>
        </w:rPr>
        <w:t>3</w:t>
      </w:r>
      <w:r w:rsidR="00C8487D">
        <w:t>, C. Robert Young</w:t>
      </w:r>
      <w:r w:rsidR="00C8487D" w:rsidRPr="00C8487D">
        <w:rPr>
          <w:vertAlign w:val="superscript"/>
        </w:rPr>
        <w:t>4</w:t>
      </w:r>
    </w:p>
    <w:p w14:paraId="495DC367" w14:textId="77777777" w:rsidR="00D73714" w:rsidRPr="009F4C7D" w:rsidRDefault="00D73714" w:rsidP="00D73714">
      <w:pPr>
        <w:pStyle w:val="Paragraph"/>
        <w:ind w:firstLine="0"/>
        <w:rPr>
          <w:b/>
        </w:rPr>
      </w:pPr>
      <w:r w:rsidRPr="009F4C7D">
        <w:rPr>
          <w:b/>
        </w:rPr>
        <w:t>Affiliations:</w:t>
      </w:r>
    </w:p>
    <w:p w14:paraId="2D1E2B31" w14:textId="664290B8" w:rsidR="00D73714" w:rsidRPr="009F4C7D" w:rsidRDefault="00D73714" w:rsidP="00D73714">
      <w:pPr>
        <w:pStyle w:val="Paragraph"/>
        <w:ind w:firstLine="0"/>
      </w:pPr>
      <w:r w:rsidRPr="009F4C7D">
        <w:rPr>
          <w:vertAlign w:val="superscript"/>
        </w:rPr>
        <w:t>1</w:t>
      </w:r>
      <w:r w:rsidR="00755CB0" w:rsidRPr="009F4C7D">
        <w:t>Ocean and Earth Science, University of Southampton, Waterfront Campus, Southampton, UK.</w:t>
      </w:r>
    </w:p>
    <w:p w14:paraId="06BD9B2A" w14:textId="2915F7A6" w:rsidR="00C8487D" w:rsidRPr="009F4C7D" w:rsidRDefault="00D73714" w:rsidP="00C8487D">
      <w:pPr>
        <w:pStyle w:val="Paragraph"/>
        <w:ind w:firstLine="0"/>
      </w:pPr>
      <w:r w:rsidRPr="009F4C7D">
        <w:rPr>
          <w:vertAlign w:val="superscript"/>
        </w:rPr>
        <w:t>2</w:t>
      </w:r>
      <w:r w:rsidR="00755CB0" w:rsidRPr="009F4C7D">
        <w:t>Institute of Evolutionary Biology, School of Biological Sciences, University of Edinburgh, Edinburgh, UK</w:t>
      </w:r>
      <w:r w:rsidRPr="009F4C7D">
        <w:t>.</w:t>
      </w:r>
      <w:r w:rsidR="00C8487D" w:rsidRPr="00C8487D">
        <w:t xml:space="preserve"> </w:t>
      </w:r>
    </w:p>
    <w:p w14:paraId="32F63D2D" w14:textId="77777777" w:rsidR="00C8487D" w:rsidRPr="009F4C7D" w:rsidRDefault="00C8487D" w:rsidP="00C8487D">
      <w:pPr>
        <w:pStyle w:val="Paragraph"/>
        <w:ind w:firstLine="0"/>
      </w:pPr>
      <w:r w:rsidRPr="009F4C7D">
        <w:rPr>
          <w:vertAlign w:val="superscript"/>
        </w:rPr>
        <w:t>3</w:t>
      </w:r>
      <w:r w:rsidRPr="009F4C7D">
        <w:t xml:space="preserve">Ecole </w:t>
      </w:r>
      <w:proofErr w:type="spellStart"/>
      <w:r w:rsidRPr="009F4C7D">
        <w:t>Normale</w:t>
      </w:r>
      <w:proofErr w:type="spellEnd"/>
      <w:r w:rsidRPr="009F4C7D">
        <w:t xml:space="preserve"> </w:t>
      </w:r>
      <w:proofErr w:type="spellStart"/>
      <w:r w:rsidRPr="009F4C7D">
        <w:t>Supérieure</w:t>
      </w:r>
      <w:proofErr w:type="spellEnd"/>
      <w:r w:rsidRPr="009F4C7D">
        <w:t xml:space="preserve">, PSL Research University, </w:t>
      </w:r>
      <w:proofErr w:type="spellStart"/>
      <w:r w:rsidRPr="009F4C7D">
        <w:t>Institut</w:t>
      </w:r>
      <w:proofErr w:type="spellEnd"/>
      <w:r w:rsidRPr="009F4C7D">
        <w:t xml:space="preserve"> de </w:t>
      </w:r>
      <w:proofErr w:type="spellStart"/>
      <w:r w:rsidRPr="009F4C7D">
        <w:t>Biologie</w:t>
      </w:r>
      <w:proofErr w:type="spellEnd"/>
      <w:r w:rsidRPr="009F4C7D">
        <w:t xml:space="preserve"> de </w:t>
      </w:r>
      <w:proofErr w:type="spellStart"/>
      <w:r w:rsidRPr="009F4C7D">
        <w:t>l’Ecole</w:t>
      </w:r>
      <w:proofErr w:type="spellEnd"/>
      <w:r w:rsidRPr="009F4C7D">
        <w:t xml:space="preserve"> </w:t>
      </w:r>
      <w:proofErr w:type="spellStart"/>
      <w:r w:rsidRPr="009F4C7D">
        <w:t>Normale</w:t>
      </w:r>
      <w:proofErr w:type="spellEnd"/>
      <w:r w:rsidRPr="009F4C7D">
        <w:t xml:space="preserve"> </w:t>
      </w:r>
      <w:proofErr w:type="spellStart"/>
      <w:r w:rsidRPr="009F4C7D">
        <w:t>Supérieure</w:t>
      </w:r>
      <w:proofErr w:type="spellEnd"/>
      <w:r w:rsidRPr="009F4C7D">
        <w:t xml:space="preserve"> (IBENS), 46 rue </w:t>
      </w:r>
      <w:proofErr w:type="spellStart"/>
      <w:r w:rsidRPr="009F4C7D">
        <w:t>d’Ulm</w:t>
      </w:r>
      <w:proofErr w:type="spellEnd"/>
      <w:r w:rsidRPr="009F4C7D">
        <w:t>, F-75005 Paris, France.</w:t>
      </w:r>
    </w:p>
    <w:p w14:paraId="51567CA2" w14:textId="5ED7C3DE" w:rsidR="00C8487D" w:rsidRPr="009F4C7D" w:rsidRDefault="00C8487D" w:rsidP="00C8487D">
      <w:pPr>
        <w:pStyle w:val="Paragraph"/>
        <w:ind w:firstLine="0"/>
      </w:pPr>
      <w:r>
        <w:rPr>
          <w:vertAlign w:val="superscript"/>
        </w:rPr>
        <w:t>4</w:t>
      </w:r>
      <w:r>
        <w:t>National Oceanography Centre, Southampton, UK</w:t>
      </w:r>
      <w:r w:rsidRPr="009F4C7D">
        <w:t>.</w:t>
      </w:r>
    </w:p>
    <w:p w14:paraId="51976261" w14:textId="16820A78" w:rsidR="00D73714" w:rsidRDefault="00D73714" w:rsidP="00C8487D">
      <w:pPr>
        <w:pStyle w:val="Paragraph"/>
        <w:ind w:firstLine="0"/>
      </w:pPr>
      <w:r w:rsidRPr="009F4C7D">
        <w:t xml:space="preserve">*Correspondence to: </w:t>
      </w:r>
      <w:r w:rsidR="00755CB0" w:rsidRPr="009F4C7D">
        <w:t>b.a.ward@soton.ac.uk</w:t>
      </w:r>
    </w:p>
    <w:p w14:paraId="15D869E0" w14:textId="77777777" w:rsidR="00C8487D" w:rsidRPr="009F4C7D" w:rsidRDefault="00C8487D" w:rsidP="00C8487D">
      <w:pPr>
        <w:pStyle w:val="Paragraph"/>
        <w:ind w:firstLine="0"/>
      </w:pPr>
    </w:p>
    <w:p w14:paraId="37A5FA3B" w14:textId="77777777" w:rsidR="00D73714" w:rsidRPr="009F4C7D" w:rsidRDefault="00D73714" w:rsidP="00D73714">
      <w:pPr>
        <w:pStyle w:val="AbstractSummary"/>
      </w:pPr>
      <w:r w:rsidRPr="009F4C7D">
        <w:rPr>
          <w:b/>
        </w:rPr>
        <w:t>Abstract</w:t>
      </w:r>
      <w:r w:rsidRPr="009F4C7D">
        <w:t xml:space="preserve">: The abstract should be about 100-150 </w:t>
      </w:r>
      <w:proofErr w:type="gramStart"/>
      <w:r w:rsidRPr="009F4C7D">
        <w:t>words, and</w:t>
      </w:r>
      <w:proofErr w:type="gramEnd"/>
      <w:r w:rsidRPr="009F4C7D">
        <w:t xml:space="preserve"> organized in this structure: An opening sentence that sets the question that you address and is comprehensible to the general reader, background content specific to this study, results, and a concluding sentence.  It should be one paragraph only.</w:t>
      </w:r>
    </w:p>
    <w:p w14:paraId="757D7ED9" w14:textId="77777777" w:rsidR="00D73714" w:rsidRPr="009F4C7D" w:rsidRDefault="00D73714" w:rsidP="00D73714">
      <w:pPr>
        <w:pStyle w:val="Teaser"/>
        <w:rPr>
          <w:b/>
        </w:rPr>
      </w:pPr>
      <w:r w:rsidRPr="009F4C7D">
        <w:rPr>
          <w:b/>
        </w:rPr>
        <w:t xml:space="preserve">One Sentence Summary: </w:t>
      </w:r>
      <w:r w:rsidRPr="009F4C7D">
        <w:t>A brief summary of the main result of your paper, without excessive jargon and less than 150 characters.</w:t>
      </w:r>
    </w:p>
    <w:p w14:paraId="6A784DBB" w14:textId="7486DCB1" w:rsidR="00D73714" w:rsidRPr="009F4C7D" w:rsidRDefault="00D73714" w:rsidP="00D73714">
      <w:pPr>
        <w:pStyle w:val="Paragraph"/>
        <w:ind w:firstLine="0"/>
      </w:pPr>
      <w:r w:rsidRPr="009F4C7D">
        <w:rPr>
          <w:b/>
        </w:rPr>
        <w:t xml:space="preserve">Main Text: </w:t>
      </w:r>
      <w:r w:rsidRPr="009F4C7D">
        <w:t xml:space="preserve">In general, this should include a brief (1-2 paragraph) introduction, followed by a statement of the specific scope of the study, followed by results and then interpretations.  Please avoid statements of future work or claims of </w:t>
      </w:r>
      <w:proofErr w:type="gramStart"/>
      <w:r w:rsidRPr="009F4C7D">
        <w:t>priority, and</w:t>
      </w:r>
      <w:proofErr w:type="gramEnd"/>
      <w:r w:rsidRPr="009F4C7D">
        <w:t xml:space="preserve"> avoid repeating the conclusions at the end.  All of the Figures and Tables should be cited in order, including those in the supporting online material (which should be cited as, for example, figure S1, and table S1).  You can include page breaks if you would like to place the figures within the text.</w:t>
      </w:r>
    </w:p>
    <w:p w14:paraId="74CD6C82" w14:textId="07C89AF6" w:rsidR="00AA625A" w:rsidRPr="009F4C7D" w:rsidRDefault="00AA625A" w:rsidP="00D73714">
      <w:pPr>
        <w:pStyle w:val="Paragraph"/>
        <w:ind w:firstLine="0"/>
      </w:pPr>
    </w:p>
    <w:tbl>
      <w:tblPr>
        <w:tblStyle w:val="TableGrid"/>
        <w:tblW w:w="0" w:type="auto"/>
        <w:tblLook w:val="04A0" w:firstRow="1" w:lastRow="0" w:firstColumn="1" w:lastColumn="0" w:noHBand="0" w:noVBand="1"/>
      </w:tblPr>
      <w:tblGrid>
        <w:gridCol w:w="3943"/>
      </w:tblGrid>
      <w:tr w:rsidR="00AA625A" w:rsidRPr="009F4C7D" w14:paraId="5E4BF18F" w14:textId="77777777" w:rsidTr="008004C2">
        <w:tc>
          <w:tcPr>
            <w:tcW w:w="3823" w:type="dxa"/>
          </w:tcPr>
          <w:p w14:paraId="2D101D97" w14:textId="78060701" w:rsidR="00AA625A" w:rsidRPr="009F4C7D" w:rsidRDefault="00B55E2E" w:rsidP="00D73714">
            <w:pPr>
              <w:pStyle w:val="Paragraph"/>
              <w:ind w:firstLine="0"/>
            </w:pPr>
            <w:r>
              <w:rPr>
                <w:noProof/>
              </w:rPr>
              <w:lastRenderedPageBreak/>
              <w:drawing>
                <wp:inline distT="0" distB="0" distL="0" distR="0" wp14:anchorId="1A4797DE" wp14:editId="2C37ED24">
                  <wp:extent cx="2367124" cy="35314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1-01.png"/>
                          <pic:cNvPicPr/>
                        </pic:nvPicPr>
                        <pic:blipFill>
                          <a:blip r:embed="rId11"/>
                          <a:stretch>
                            <a:fillRect/>
                          </a:stretch>
                        </pic:blipFill>
                        <pic:spPr>
                          <a:xfrm>
                            <a:off x="0" y="0"/>
                            <a:ext cx="2410896" cy="3596779"/>
                          </a:xfrm>
                          <a:prstGeom prst="rect">
                            <a:avLst/>
                          </a:prstGeom>
                        </pic:spPr>
                      </pic:pic>
                    </a:graphicData>
                  </a:graphic>
                </wp:inline>
              </w:drawing>
            </w:r>
          </w:p>
        </w:tc>
      </w:tr>
      <w:tr w:rsidR="00AA625A" w:rsidRPr="009F4C7D" w14:paraId="7B7BC416" w14:textId="77777777" w:rsidTr="008004C2">
        <w:tc>
          <w:tcPr>
            <w:tcW w:w="3823" w:type="dxa"/>
          </w:tcPr>
          <w:p w14:paraId="227EF4A3" w14:textId="3EC7CE7E" w:rsidR="00AA625A" w:rsidRPr="009F4C7D" w:rsidRDefault="00AA625A" w:rsidP="00D73714">
            <w:pPr>
              <w:pStyle w:val="Paragraph"/>
              <w:ind w:firstLine="0"/>
              <w:rPr>
                <w:b/>
                <w:bCs/>
                <w:sz w:val="20"/>
                <w:szCs w:val="20"/>
              </w:rPr>
            </w:pPr>
            <w:r w:rsidRPr="009F4C7D">
              <w:rPr>
                <w:b/>
                <w:bCs/>
                <w:sz w:val="20"/>
                <w:szCs w:val="20"/>
              </w:rPr>
              <w:t xml:space="preserve">Figure 1: </w:t>
            </w:r>
          </w:p>
        </w:tc>
      </w:tr>
    </w:tbl>
    <w:p w14:paraId="35ED79DA" w14:textId="6C00BA67" w:rsidR="00AA625A" w:rsidRDefault="00AA625A" w:rsidP="00D73714">
      <w:pPr>
        <w:pStyle w:val="Paragraph"/>
        <w:ind w:firstLine="0"/>
      </w:pPr>
    </w:p>
    <w:tbl>
      <w:tblPr>
        <w:tblStyle w:val="TableGrid"/>
        <w:tblW w:w="0" w:type="auto"/>
        <w:tblLook w:val="04A0" w:firstRow="1" w:lastRow="0" w:firstColumn="1" w:lastColumn="0" w:noHBand="0" w:noVBand="1"/>
      </w:tblPr>
      <w:tblGrid>
        <w:gridCol w:w="3856"/>
      </w:tblGrid>
      <w:tr w:rsidR="008004C2" w14:paraId="3AA49676" w14:textId="77777777" w:rsidTr="008004C2">
        <w:tc>
          <w:tcPr>
            <w:tcW w:w="3823" w:type="dxa"/>
          </w:tcPr>
          <w:p w14:paraId="1B2D79C1" w14:textId="1863489E" w:rsidR="008004C2" w:rsidRPr="008004C2" w:rsidRDefault="008004C2" w:rsidP="00D73714">
            <w:pPr>
              <w:pStyle w:val="Paragraph"/>
              <w:ind w:firstLine="0"/>
              <w:rPr>
                <w:sz w:val="20"/>
                <w:szCs w:val="20"/>
              </w:rPr>
            </w:pPr>
            <w:r w:rsidRPr="008004C2">
              <w:rPr>
                <w:noProof/>
                <w:sz w:val="20"/>
                <w:szCs w:val="20"/>
              </w:rPr>
              <w:drawing>
                <wp:inline distT="0" distB="0" distL="0" distR="0" wp14:anchorId="33E593F7" wp14:editId="7A96D559">
                  <wp:extent cx="2308072" cy="3603928"/>
                  <wp:effectExtent l="0" t="0" r="381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etic_maps_100.png"/>
                          <pic:cNvPicPr/>
                        </pic:nvPicPr>
                        <pic:blipFill>
                          <a:blip r:embed="rId12"/>
                          <a:stretch>
                            <a:fillRect/>
                          </a:stretch>
                        </pic:blipFill>
                        <pic:spPr>
                          <a:xfrm>
                            <a:off x="0" y="0"/>
                            <a:ext cx="2345317" cy="3662084"/>
                          </a:xfrm>
                          <a:prstGeom prst="rect">
                            <a:avLst/>
                          </a:prstGeom>
                        </pic:spPr>
                      </pic:pic>
                    </a:graphicData>
                  </a:graphic>
                </wp:inline>
              </w:drawing>
            </w:r>
          </w:p>
        </w:tc>
      </w:tr>
      <w:tr w:rsidR="008004C2" w14:paraId="774A09B2" w14:textId="77777777" w:rsidTr="008004C2">
        <w:tc>
          <w:tcPr>
            <w:tcW w:w="3823" w:type="dxa"/>
          </w:tcPr>
          <w:p w14:paraId="572D134B" w14:textId="06D21ACE" w:rsidR="008004C2" w:rsidRPr="008004C2" w:rsidRDefault="008004C2" w:rsidP="00D73714">
            <w:pPr>
              <w:pStyle w:val="Paragraph"/>
              <w:ind w:firstLine="0"/>
              <w:rPr>
                <w:sz w:val="20"/>
                <w:szCs w:val="20"/>
              </w:rPr>
            </w:pPr>
            <w:r w:rsidRPr="008004C2">
              <w:rPr>
                <w:sz w:val="20"/>
                <w:szCs w:val="20"/>
              </w:rPr>
              <w:t xml:space="preserve">Figure 2: </w:t>
            </w:r>
          </w:p>
        </w:tc>
      </w:tr>
    </w:tbl>
    <w:p w14:paraId="72FBFC13" w14:textId="77777777" w:rsidR="008004C2" w:rsidRDefault="008004C2" w:rsidP="00D73714">
      <w:pPr>
        <w:pStyle w:val="Paragraph"/>
        <w:ind w:firstLine="0"/>
      </w:pPr>
    </w:p>
    <w:p w14:paraId="720DD617" w14:textId="77777777" w:rsidR="008004C2" w:rsidRDefault="008004C2" w:rsidP="00D73714">
      <w:pPr>
        <w:pStyle w:val="Paragraph"/>
        <w:ind w:firstLine="0"/>
      </w:pPr>
    </w:p>
    <w:tbl>
      <w:tblPr>
        <w:tblStyle w:val="TableGrid"/>
        <w:tblW w:w="0" w:type="auto"/>
        <w:tblLook w:val="04A0" w:firstRow="1" w:lastRow="0" w:firstColumn="1" w:lastColumn="0" w:noHBand="0" w:noVBand="1"/>
      </w:tblPr>
      <w:tblGrid>
        <w:gridCol w:w="9350"/>
      </w:tblGrid>
      <w:tr w:rsidR="00B55E2E" w14:paraId="6428A0BD" w14:textId="77777777" w:rsidTr="00B55E2E">
        <w:tc>
          <w:tcPr>
            <w:tcW w:w="9350" w:type="dxa"/>
          </w:tcPr>
          <w:p w14:paraId="41E75EB2" w14:textId="6F3FD897" w:rsidR="00B55E2E" w:rsidRDefault="00B55E2E" w:rsidP="00D73714">
            <w:pPr>
              <w:pStyle w:val="Paragraph"/>
              <w:ind w:firstLine="0"/>
            </w:pPr>
            <w:r>
              <w:rPr>
                <w:noProof/>
              </w:rPr>
              <w:drawing>
                <wp:inline distT="0" distB="0" distL="0" distR="0" wp14:anchorId="7F65160F" wp14:editId="10A751CC">
                  <wp:extent cx="4048585" cy="2232418"/>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2.png"/>
                          <pic:cNvPicPr/>
                        </pic:nvPicPr>
                        <pic:blipFill rotWithShape="1">
                          <a:blip r:embed="rId13"/>
                          <a:srcRect l="15172" r="16704"/>
                          <a:stretch/>
                        </pic:blipFill>
                        <pic:spPr bwMode="auto">
                          <a:xfrm>
                            <a:off x="0" y="0"/>
                            <a:ext cx="4049024" cy="2232660"/>
                          </a:xfrm>
                          <a:prstGeom prst="rect">
                            <a:avLst/>
                          </a:prstGeom>
                          <a:ln>
                            <a:noFill/>
                          </a:ln>
                          <a:extLst>
                            <a:ext uri="{53640926-AAD7-44D8-BBD7-CCE9431645EC}">
                              <a14:shadowObscured xmlns:a14="http://schemas.microsoft.com/office/drawing/2010/main"/>
                            </a:ext>
                          </a:extLst>
                        </pic:spPr>
                      </pic:pic>
                    </a:graphicData>
                  </a:graphic>
                </wp:inline>
              </w:drawing>
            </w:r>
          </w:p>
        </w:tc>
      </w:tr>
      <w:tr w:rsidR="00B55E2E" w14:paraId="192F4A54" w14:textId="77777777" w:rsidTr="00B55E2E">
        <w:tc>
          <w:tcPr>
            <w:tcW w:w="9350" w:type="dxa"/>
          </w:tcPr>
          <w:p w14:paraId="05AB56D8" w14:textId="01CAF312" w:rsidR="00B55E2E" w:rsidRDefault="008004C2" w:rsidP="00D73714">
            <w:pPr>
              <w:pStyle w:val="Paragraph"/>
              <w:ind w:firstLine="0"/>
            </w:pPr>
            <w:r w:rsidRPr="008004C2">
              <w:rPr>
                <w:sz w:val="20"/>
                <w:szCs w:val="20"/>
              </w:rPr>
              <w:t xml:space="preserve">Figure </w:t>
            </w:r>
            <w:r>
              <w:rPr>
                <w:sz w:val="20"/>
                <w:szCs w:val="20"/>
              </w:rPr>
              <w:t>3</w:t>
            </w:r>
            <w:r w:rsidRPr="008004C2">
              <w:rPr>
                <w:sz w:val="20"/>
                <w:szCs w:val="20"/>
              </w:rPr>
              <w:t>:</w:t>
            </w:r>
          </w:p>
        </w:tc>
      </w:tr>
    </w:tbl>
    <w:p w14:paraId="2AE9FD43" w14:textId="6DA5B174" w:rsidR="00B55E2E" w:rsidRDefault="00B55E2E" w:rsidP="00D73714">
      <w:pPr>
        <w:pStyle w:val="Paragraph"/>
        <w:ind w:firstLine="0"/>
      </w:pPr>
    </w:p>
    <w:tbl>
      <w:tblPr>
        <w:tblStyle w:val="TableGrid"/>
        <w:tblW w:w="0" w:type="auto"/>
        <w:tblLook w:val="04A0" w:firstRow="1" w:lastRow="0" w:firstColumn="1" w:lastColumn="0" w:noHBand="0" w:noVBand="1"/>
      </w:tblPr>
      <w:tblGrid>
        <w:gridCol w:w="9350"/>
      </w:tblGrid>
      <w:tr w:rsidR="00B55E2E" w14:paraId="52870CE0" w14:textId="77777777" w:rsidTr="00B55E2E">
        <w:tc>
          <w:tcPr>
            <w:tcW w:w="9350" w:type="dxa"/>
          </w:tcPr>
          <w:p w14:paraId="0354427B" w14:textId="2D8C3F06" w:rsidR="00B55E2E" w:rsidRDefault="00B55E2E" w:rsidP="00D73714">
            <w:pPr>
              <w:pStyle w:val="Paragraph"/>
              <w:ind w:firstLine="0"/>
            </w:pPr>
            <w:r>
              <w:rPr>
                <w:noProof/>
              </w:rPr>
              <w:drawing>
                <wp:inline distT="0" distB="0" distL="0" distR="0" wp14:anchorId="785A93BB" wp14:editId="496B9D49">
                  <wp:extent cx="5943600" cy="38334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coupling_100.png"/>
                          <pic:cNvPicPr/>
                        </pic:nvPicPr>
                        <pic:blipFill>
                          <a:blip r:embed="rId14"/>
                          <a:stretch>
                            <a:fillRect/>
                          </a:stretch>
                        </pic:blipFill>
                        <pic:spPr>
                          <a:xfrm>
                            <a:off x="0" y="0"/>
                            <a:ext cx="5943600" cy="3833495"/>
                          </a:xfrm>
                          <a:prstGeom prst="rect">
                            <a:avLst/>
                          </a:prstGeom>
                        </pic:spPr>
                      </pic:pic>
                    </a:graphicData>
                  </a:graphic>
                </wp:inline>
              </w:drawing>
            </w:r>
          </w:p>
        </w:tc>
      </w:tr>
      <w:tr w:rsidR="00B55E2E" w14:paraId="512EA35F" w14:textId="77777777" w:rsidTr="00B55E2E">
        <w:tc>
          <w:tcPr>
            <w:tcW w:w="9350" w:type="dxa"/>
          </w:tcPr>
          <w:p w14:paraId="2205BCF4" w14:textId="7DF56C80" w:rsidR="00B55E2E" w:rsidRDefault="008004C2" w:rsidP="00D73714">
            <w:pPr>
              <w:pStyle w:val="Paragraph"/>
              <w:ind w:firstLine="0"/>
            </w:pPr>
            <w:r w:rsidRPr="008004C2">
              <w:rPr>
                <w:sz w:val="20"/>
                <w:szCs w:val="20"/>
              </w:rPr>
              <w:t xml:space="preserve">Figure </w:t>
            </w:r>
            <w:r>
              <w:rPr>
                <w:sz w:val="20"/>
                <w:szCs w:val="20"/>
              </w:rPr>
              <w:t>4</w:t>
            </w:r>
            <w:r w:rsidRPr="008004C2">
              <w:rPr>
                <w:sz w:val="20"/>
                <w:szCs w:val="20"/>
              </w:rPr>
              <w:t>:</w:t>
            </w:r>
          </w:p>
        </w:tc>
      </w:tr>
    </w:tbl>
    <w:p w14:paraId="08959F3D" w14:textId="77777777" w:rsidR="00B55E2E" w:rsidRPr="009F4C7D" w:rsidRDefault="00B55E2E" w:rsidP="00D73714">
      <w:pPr>
        <w:pStyle w:val="Paragraph"/>
        <w:ind w:firstLine="0"/>
      </w:pPr>
    </w:p>
    <w:p w14:paraId="244AE55D" w14:textId="77777777" w:rsidR="00D73714" w:rsidRPr="009F4C7D" w:rsidRDefault="00D73714" w:rsidP="00D73714">
      <w:pPr>
        <w:pStyle w:val="Paragraph"/>
        <w:ind w:firstLine="0"/>
      </w:pPr>
      <w:r w:rsidRPr="009F4C7D">
        <w:rPr>
          <w:b/>
        </w:rPr>
        <w:t>Subheads</w:t>
      </w:r>
      <w:r w:rsidRPr="009F4C7D">
        <w:t>. These can be included in Research A</w:t>
      </w:r>
      <w:bookmarkStart w:id="0" w:name="_GoBack"/>
      <w:bookmarkEnd w:id="0"/>
      <w:r w:rsidRPr="009F4C7D">
        <w:t>rticles or Reviews and should be brief.</w:t>
      </w:r>
    </w:p>
    <w:p w14:paraId="684DDFDF" w14:textId="77777777" w:rsidR="00D73714" w:rsidRPr="009F4C7D" w:rsidRDefault="00D73714" w:rsidP="00D73714">
      <w:pPr>
        <w:pStyle w:val="Paragraph"/>
      </w:pPr>
      <w:r w:rsidRPr="009F4C7D">
        <w:lastRenderedPageBreak/>
        <w:t>References should be cited in parentheses with an italic number (</w:t>
      </w:r>
      <w:r w:rsidRPr="009F4C7D">
        <w:rPr>
          <w:i/>
        </w:rPr>
        <w:t>1</w:t>
      </w:r>
      <w:r w:rsidRPr="009F4C7D">
        <w:t>).  Multiple reference citations are separated by commas (2, 3) or if a series, dashes (4-6).  References are cited in order by where they first are called out, through the text, then the notes, captions, then through the supplementary material.</w:t>
      </w:r>
    </w:p>
    <w:p w14:paraId="0E926BF8" w14:textId="77777777" w:rsidR="00D73714" w:rsidRPr="009F4C7D" w:rsidRDefault="00D73714" w:rsidP="00D73714">
      <w:pPr>
        <w:pStyle w:val="Paragraph"/>
      </w:pPr>
      <w:r w:rsidRPr="009F4C7D">
        <w:t xml:space="preserve">Equations can be included.  We do not recommend using the native Word 2007, 2008, 2010 or 2011 equation editor.  This can in some cases produce less reliable MathML, the online markup language we use, which may result in display errors.  Instead, use the legacy equation editor in word (Insert menu; select insert object; select word equation) or use </w:t>
      </w:r>
      <w:proofErr w:type="spellStart"/>
      <w:r w:rsidRPr="009F4C7D">
        <w:t>Mathtype</w:t>
      </w:r>
      <w:proofErr w:type="spellEnd"/>
      <w:r w:rsidRPr="009F4C7D">
        <w:t xml:space="preserve"> (recommended).  If you enter equations in simple LaTeX, check that they will convert accurately (Word 2007 and higher can convert simple LaTeX equations).</w:t>
      </w:r>
    </w:p>
    <w:p w14:paraId="2244C989" w14:textId="77777777" w:rsidR="00D73714" w:rsidRPr="009F4C7D" w:rsidRDefault="00D73714" w:rsidP="00D73714">
      <w:pPr>
        <w:pStyle w:val="Refhead"/>
      </w:pPr>
      <w:r w:rsidRPr="009F4C7D">
        <w:t>References and Notes:</w:t>
      </w:r>
    </w:p>
    <w:p w14:paraId="43F44856" w14:textId="77777777" w:rsidR="00D73714" w:rsidRPr="009F4C7D" w:rsidRDefault="00D73714" w:rsidP="00D73714">
      <w:pPr>
        <w:pStyle w:val="Referencesandnotes"/>
        <w:numPr>
          <w:ilvl w:val="0"/>
          <w:numId w:val="1"/>
        </w:numPr>
      </w:pPr>
      <w:r w:rsidRPr="009F4C7D">
        <w:t>There is only one reference list spanning the text, figure captions and supplementary materials. Do not include a second reference list in the supplementary materials section.  Reference only cited in the supplementary materials section are not counted toward length guidelines.</w:t>
      </w:r>
    </w:p>
    <w:p w14:paraId="0D87F498" w14:textId="77777777" w:rsidR="00D73714" w:rsidRPr="009F4C7D" w:rsidRDefault="00D73714" w:rsidP="00D73714">
      <w:pPr>
        <w:pStyle w:val="Referencesandnotes"/>
        <w:numPr>
          <w:ilvl w:val="0"/>
          <w:numId w:val="1"/>
        </w:numPr>
      </w:pPr>
      <w:r w:rsidRPr="009F4C7D">
        <w:t xml:space="preserve">Each reference should be on a separate line ending in a period.  For a style guide, see </w:t>
      </w:r>
      <w:hyperlink r:id="rId15" w:history="1">
        <w:r w:rsidR="00C62125" w:rsidRPr="009F4C7D">
          <w:rPr>
            <w:rStyle w:val="Hyperlink"/>
          </w:rPr>
          <w:t>www.sciencemag.org/about/authors/prep/res/refs.xhtml</w:t>
        </w:r>
      </w:hyperlink>
      <w:r w:rsidRPr="009F4C7D">
        <w:t xml:space="preserve"> .</w:t>
      </w:r>
    </w:p>
    <w:p w14:paraId="33BF2D88" w14:textId="77777777" w:rsidR="00D73714" w:rsidRPr="009F4C7D" w:rsidRDefault="00D73714" w:rsidP="00D73714">
      <w:pPr>
        <w:pStyle w:val="Referencesandnotes"/>
        <w:numPr>
          <w:ilvl w:val="0"/>
          <w:numId w:val="1"/>
        </w:numPr>
      </w:pPr>
      <w:r w:rsidRPr="009F4C7D">
        <w:t xml:space="preserve">You can include titles in references and </w:t>
      </w:r>
      <w:proofErr w:type="gramStart"/>
      <w:r w:rsidRPr="009F4C7D">
        <w:t>full page</w:t>
      </w:r>
      <w:proofErr w:type="gramEnd"/>
      <w:r w:rsidRPr="009F4C7D">
        <w:t xml:space="preserve"> ranges.  Titles are not counted toward length guidelines</w:t>
      </w:r>
    </w:p>
    <w:p w14:paraId="48428ABB" w14:textId="77777777" w:rsidR="00D73714" w:rsidRPr="009F4C7D" w:rsidRDefault="00D73714" w:rsidP="00D73714">
      <w:pPr>
        <w:pStyle w:val="Referencesandnotes"/>
        <w:numPr>
          <w:ilvl w:val="0"/>
          <w:numId w:val="1"/>
        </w:numPr>
      </w:pPr>
      <w:r w:rsidRPr="009F4C7D">
        <w:t>Please include the above heading “References and Notes:”</w:t>
      </w:r>
    </w:p>
    <w:p w14:paraId="3BD0F6FC" w14:textId="77777777" w:rsidR="00D73714" w:rsidRPr="009F4C7D" w:rsidRDefault="00D73714" w:rsidP="00D73714">
      <w:pPr>
        <w:pStyle w:val="Referencesandnotes"/>
        <w:numPr>
          <w:ilvl w:val="0"/>
          <w:numId w:val="1"/>
        </w:numPr>
      </w:pPr>
      <w:r w:rsidRPr="009F4C7D">
        <w:t>You can use a numbered list in Word.</w:t>
      </w:r>
    </w:p>
    <w:p w14:paraId="5A9FED39" w14:textId="77777777" w:rsidR="00D73714" w:rsidRPr="009F4C7D" w:rsidRDefault="00D73714" w:rsidP="00D73714">
      <w:pPr>
        <w:pStyle w:val="Referencesandnotes"/>
        <w:numPr>
          <w:ilvl w:val="0"/>
          <w:numId w:val="1"/>
        </w:numPr>
      </w:pPr>
      <w:r w:rsidRPr="009F4C7D">
        <w:t xml:space="preserve">Each </w:t>
      </w:r>
      <w:proofErr w:type="gramStart"/>
      <w:r w:rsidRPr="009F4C7D">
        <w:t>references</w:t>
      </w:r>
      <w:proofErr w:type="gramEnd"/>
      <w:r w:rsidRPr="009F4C7D">
        <w:t xml:space="preserve"> should have a separate number.</w:t>
      </w:r>
    </w:p>
    <w:p w14:paraId="445C8F14" w14:textId="77777777" w:rsidR="00D73714" w:rsidRPr="009F4C7D" w:rsidRDefault="00D73714" w:rsidP="00D73714">
      <w:pPr>
        <w:pStyle w:val="Referencesandnotes"/>
        <w:numPr>
          <w:ilvl w:val="0"/>
          <w:numId w:val="1"/>
        </w:numPr>
      </w:pPr>
      <w:r w:rsidRPr="009F4C7D">
        <w:t>Please do not mix in references with explanatory notes.</w:t>
      </w:r>
    </w:p>
    <w:p w14:paraId="2DE9D745" w14:textId="77777777" w:rsidR="00D73714" w:rsidRPr="009F4C7D" w:rsidRDefault="00D73714" w:rsidP="00D73714">
      <w:pPr>
        <w:pStyle w:val="Acknowledgement"/>
      </w:pPr>
      <w:r w:rsidRPr="009F4C7D">
        <w:rPr>
          <w:b/>
        </w:rPr>
        <w:t>Acknowledgments:</w:t>
      </w:r>
      <w:r w:rsidRPr="009F4C7D">
        <w:t xml:space="preserve"> The acknowledgments should include a statement about where the data reported in the paper are presented, archived, or available (for example, in the Supplementary Materials or in a community archive).  If in an archive, include the accession number or a placeholder for it. Please also include relevant funding information such as grant numbers and funding agencies.  You can also include a statement of author contributions here or in the Supplementary Materials.</w:t>
      </w:r>
    </w:p>
    <w:p w14:paraId="7EF44635" w14:textId="77777777" w:rsidR="00D73714" w:rsidRPr="009F4C7D" w:rsidRDefault="00D73714" w:rsidP="00D73714">
      <w:pPr>
        <w:pStyle w:val="Acknowledgement"/>
      </w:pPr>
      <w:r w:rsidRPr="009F4C7D">
        <w:t>The acknowledgements can be multiple paragraphs.  Acknowledgments follow the references and notes but are not numbered.</w:t>
      </w:r>
    </w:p>
    <w:p w14:paraId="7C365EC7" w14:textId="77777777" w:rsidR="00D73714" w:rsidRPr="009F4C7D" w:rsidRDefault="00D73714" w:rsidP="00D73714">
      <w:pPr>
        <w:pStyle w:val="Legend"/>
      </w:pPr>
      <w:r w:rsidRPr="009F4C7D">
        <w:rPr>
          <w:b/>
        </w:rPr>
        <w:t>Fig. 1</w:t>
      </w:r>
      <w:r w:rsidRPr="009F4C7D">
        <w:t>. The figure caption should begin with an overall descriptive statement of the figure followed by additional text. They should be immediately after each figure.  Figure parts are indicated with capital letters (</w:t>
      </w:r>
      <w:r w:rsidRPr="009F4C7D">
        <w:rPr>
          <w:b/>
        </w:rPr>
        <w:t>A</w:t>
      </w:r>
      <w:r w:rsidRPr="009F4C7D">
        <w:t xml:space="preserve">).  If you prefer, you can place both the actual figures and captions logically through the text near where they are cited rather than at the end of the file (but </w:t>
      </w:r>
      <w:r w:rsidRPr="009F4C7D">
        <w:lastRenderedPageBreak/>
        <w:t>not both).   If a paragraph in the main text begins with the name of a figure, write out “Figure” in full (e.g., &lt;para</w:t>
      </w:r>
      <w:proofErr w:type="gramStart"/>
      <w:r w:rsidRPr="009F4C7D">
        <w:t>&gt;“</w:t>
      </w:r>
      <w:proofErr w:type="gramEnd"/>
      <w:r w:rsidRPr="009F4C7D">
        <w:t>Figure 1 shows….”)</w:t>
      </w:r>
    </w:p>
    <w:p w14:paraId="4CDEFE7D" w14:textId="77777777" w:rsidR="00D73714" w:rsidRPr="009F4C7D" w:rsidRDefault="00D73714" w:rsidP="00D73714">
      <w:pPr>
        <w:pStyle w:val="Legend"/>
      </w:pPr>
      <w:r w:rsidRPr="009F4C7D">
        <w:rPr>
          <w:b/>
        </w:rPr>
        <w:t>Fig. 2.</w:t>
      </w:r>
      <w:r w:rsidRPr="009F4C7D">
        <w:t xml:space="preserve"> You can place graphics above each equation as part of this file.</w:t>
      </w:r>
    </w:p>
    <w:p w14:paraId="21D5E78A" w14:textId="77777777" w:rsidR="00D73714" w:rsidRPr="009F4C7D" w:rsidRDefault="00D73714" w:rsidP="00D73714">
      <w:pPr>
        <w:pStyle w:val="Legend"/>
      </w:pPr>
      <w:r w:rsidRPr="009F4C7D">
        <w:rPr>
          <w:b/>
        </w:rPr>
        <w:t>Table 1.</w:t>
      </w:r>
      <w:r w:rsidRPr="009F4C7D">
        <w:t xml:space="preserve"> Start this caption with a short description of your table. Format tables using the Word Table commands and structures.  Do not create tables using spaces or tabs characters.</w:t>
      </w:r>
    </w:p>
    <w:p w14:paraId="7F1E3981" w14:textId="77777777" w:rsidR="00F40E19" w:rsidRPr="009F4C7D" w:rsidRDefault="00F40E19">
      <w:pPr>
        <w:rPr>
          <w:rFonts w:eastAsia="Times New Roman"/>
          <w:b/>
          <w:kern w:val="28"/>
          <w:sz w:val="24"/>
          <w:szCs w:val="24"/>
        </w:rPr>
      </w:pPr>
      <w:r w:rsidRPr="009F4C7D">
        <w:br w:type="page"/>
      </w:r>
    </w:p>
    <w:p w14:paraId="262062B7" w14:textId="1C3A2EB3" w:rsidR="00D73714" w:rsidRPr="009F4C7D" w:rsidRDefault="00D73714" w:rsidP="00D73714">
      <w:pPr>
        <w:pStyle w:val="SOMHead"/>
      </w:pPr>
      <w:r w:rsidRPr="009F4C7D">
        <w:lastRenderedPageBreak/>
        <w:t>Supplementary Materials:</w:t>
      </w:r>
    </w:p>
    <w:p w14:paraId="4340035D" w14:textId="13E4FCAE" w:rsidR="00720F46" w:rsidRPr="009F4C7D" w:rsidRDefault="00720F46" w:rsidP="00D73714">
      <w:pPr>
        <w:pStyle w:val="SOMContent"/>
        <w:rPr>
          <w:b/>
          <w:bCs/>
        </w:rPr>
      </w:pPr>
      <w:r w:rsidRPr="009F4C7D">
        <w:rPr>
          <w:b/>
          <w:bCs/>
        </w:rPr>
        <w:t>Methods</w:t>
      </w:r>
    </w:p>
    <w:p w14:paraId="15B739DC" w14:textId="3FA0760C" w:rsidR="00DF1B8A" w:rsidRPr="009F4C7D" w:rsidRDefault="00720F46" w:rsidP="00F40E19">
      <w:pPr>
        <w:pStyle w:val="SOMContent"/>
        <w:spacing w:after="120"/>
      </w:pPr>
      <w:r w:rsidRPr="009F4C7D">
        <w:t>The model tracks the abundance</w:t>
      </w:r>
      <w:r w:rsidR="001736A4" w:rsidRPr="009F4C7D">
        <w:t xml:space="preserve"> </w:t>
      </w:r>
      <w:r w:rsidRPr="009F4C7D">
        <w:t xml:space="preserve">of </w:t>
      </w:r>
      <m:oMath>
        <m:r>
          <w:rPr>
            <w:rFonts w:ascii="Cambria Math" w:hAnsi="Cambria Math"/>
          </w:rPr>
          <m:t>K=77</m:t>
        </m:r>
      </m:oMath>
      <w:r w:rsidR="00F87E1B" w:rsidRPr="009F4C7D">
        <w:t xml:space="preserve"> distinct</w:t>
      </w:r>
      <w:r w:rsidRPr="009F4C7D">
        <w:t xml:space="preserve"> </w:t>
      </w:r>
      <w:r w:rsidR="00D134D1" w:rsidRPr="009F4C7D">
        <w:rPr>
          <w:i/>
          <w:iCs/>
        </w:rPr>
        <w:t>Prochlorococcus</w:t>
      </w:r>
      <w:r w:rsidR="00D134D1" w:rsidRPr="009F4C7D">
        <w:t xml:space="preserve"> </w:t>
      </w:r>
      <w:r w:rsidRPr="009F4C7D">
        <w:t>types</w:t>
      </w:r>
      <w:r w:rsidR="001736A4" w:rsidRPr="009F4C7D">
        <w:t xml:space="preserve"> within a spatial grid</w:t>
      </w:r>
      <w:r w:rsidR="00D51C92" w:rsidRPr="009F4C7D">
        <w:t xml:space="preserve"> of </w:t>
      </w:r>
      <m:oMath>
        <m:r>
          <w:rPr>
            <w:rFonts w:ascii="Cambria Math" w:hAnsi="Cambria Math"/>
          </w:rPr>
          <m:t>J=60,646</m:t>
        </m:r>
      </m:oMath>
      <w:r w:rsidR="00D51C92" w:rsidRPr="009F4C7D">
        <w:t xml:space="preserve"> locations spanning the surface of the global ocean (Figure S</w:t>
      </w:r>
      <w:r w:rsidR="00483DE4" w:rsidRPr="009F4C7D">
        <w:t>1</w:t>
      </w:r>
      <w:r w:rsidR="00D51C92" w:rsidRPr="009F4C7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DF1B8A" w:rsidRPr="009F4C7D" w14:paraId="0ED6B63B" w14:textId="77777777" w:rsidTr="00483DE4">
        <w:tc>
          <w:tcPr>
            <w:tcW w:w="9067" w:type="dxa"/>
          </w:tcPr>
          <w:p w14:paraId="5142E84D" w14:textId="42B1847B" w:rsidR="00DF1B8A" w:rsidRPr="009F4C7D" w:rsidRDefault="00483DE4" w:rsidP="00F40E19">
            <w:pPr>
              <w:pStyle w:val="SOMContent"/>
              <w:spacing w:after="120"/>
            </w:pPr>
            <w:r w:rsidRPr="009F4C7D">
              <w:rPr>
                <w:noProof/>
              </w:rPr>
              <w:drawing>
                <wp:inline distT="0" distB="0" distL="0" distR="0" wp14:anchorId="2F343003" wp14:editId="6C511040">
                  <wp:extent cx="5616000" cy="2913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CO_Grid.png"/>
                          <pic:cNvPicPr/>
                        </pic:nvPicPr>
                        <pic:blipFill>
                          <a:blip r:embed="rId16"/>
                          <a:stretch>
                            <a:fillRect/>
                          </a:stretch>
                        </pic:blipFill>
                        <pic:spPr>
                          <a:xfrm>
                            <a:off x="0" y="0"/>
                            <a:ext cx="5632624" cy="2921623"/>
                          </a:xfrm>
                          <a:prstGeom prst="rect">
                            <a:avLst/>
                          </a:prstGeom>
                        </pic:spPr>
                      </pic:pic>
                    </a:graphicData>
                  </a:graphic>
                </wp:inline>
              </w:drawing>
            </w:r>
          </w:p>
        </w:tc>
      </w:tr>
      <w:tr w:rsidR="00DF1B8A" w:rsidRPr="009F4C7D" w14:paraId="19A581FE" w14:textId="77777777" w:rsidTr="00483DE4">
        <w:tc>
          <w:tcPr>
            <w:tcW w:w="9067" w:type="dxa"/>
          </w:tcPr>
          <w:p w14:paraId="5E19AA42" w14:textId="3EF9809D" w:rsidR="00DF1B8A" w:rsidRPr="009F4C7D" w:rsidRDefault="00483DE4" w:rsidP="00F40E19">
            <w:pPr>
              <w:pStyle w:val="SOMContent"/>
              <w:spacing w:after="120"/>
              <w:rPr>
                <w:sz w:val="20"/>
                <w:szCs w:val="20"/>
              </w:rPr>
            </w:pPr>
            <w:r w:rsidRPr="009F4C7D">
              <w:rPr>
                <w:b/>
                <w:bCs/>
                <w:sz w:val="20"/>
                <w:szCs w:val="20"/>
              </w:rPr>
              <w:t>Figure S1:</w:t>
            </w:r>
            <w:r w:rsidRPr="009F4C7D">
              <w:rPr>
                <w:sz w:val="20"/>
                <w:szCs w:val="20"/>
              </w:rPr>
              <w:t xml:space="preserve"> Mean December </w:t>
            </w:r>
            <w:r w:rsidRPr="009F4C7D">
              <w:rPr>
                <w:i/>
                <w:iCs/>
                <w:sz w:val="20"/>
                <w:szCs w:val="20"/>
              </w:rPr>
              <w:t>Prochlorococcus</w:t>
            </w:r>
            <w:r w:rsidRPr="009F4C7D">
              <w:rPr>
                <w:sz w:val="20"/>
                <w:szCs w:val="20"/>
              </w:rPr>
              <w:t xml:space="preserve"> abundance from [</w:t>
            </w:r>
            <w:r w:rsidRPr="009F4C7D">
              <w:rPr>
                <w:sz w:val="20"/>
                <w:szCs w:val="20"/>
                <w:highlight w:val="yellow"/>
              </w:rPr>
              <w:t>Ref for ECCO-Darwin?</w:t>
            </w:r>
            <w:r w:rsidRPr="009F4C7D">
              <w:rPr>
                <w:sz w:val="20"/>
                <w:szCs w:val="20"/>
              </w:rPr>
              <w:t xml:space="preserve">]. </w:t>
            </w:r>
            <w:r w:rsidR="001736A4" w:rsidRPr="009F4C7D">
              <w:rPr>
                <w:sz w:val="20"/>
                <w:szCs w:val="20"/>
              </w:rPr>
              <w:t xml:space="preserve">Monthly abundances interpolated to daily resolution were used to define the carrying capacity, </w:t>
            </w:r>
            <m:oMath>
              <m:r>
                <w:rPr>
                  <w:rFonts w:ascii="Cambria Math" w:hAnsi="Cambria Math"/>
                  <w:sz w:val="20"/>
                  <w:szCs w:val="20"/>
                </w:rPr>
                <m:t>N</m:t>
              </m:r>
            </m:oMath>
            <w:r w:rsidR="001736A4" w:rsidRPr="009F4C7D">
              <w:rPr>
                <w:sz w:val="20"/>
                <w:szCs w:val="20"/>
              </w:rPr>
              <w:t xml:space="preserve">. </w:t>
            </w:r>
            <w:r w:rsidRPr="009F4C7D">
              <w:rPr>
                <w:sz w:val="20"/>
                <w:szCs w:val="20"/>
              </w:rPr>
              <w:t>Boundaries of the model grid are shown with black lines.</w:t>
            </w:r>
          </w:p>
        </w:tc>
      </w:tr>
    </w:tbl>
    <w:p w14:paraId="400E4319" w14:textId="43811EAE" w:rsidR="00F40E19" w:rsidRPr="009F4C7D" w:rsidRDefault="001736A4" w:rsidP="00F40E19">
      <w:pPr>
        <w:pStyle w:val="SOMContent"/>
        <w:spacing w:after="120"/>
      </w:pPr>
      <w:r w:rsidRPr="009F4C7D">
        <w:t xml:space="preserve">The 77 </w:t>
      </w:r>
      <w:r w:rsidRPr="009F4C7D">
        <w:rPr>
          <w:i/>
          <w:iCs/>
        </w:rPr>
        <w:t>Prochlorococcus</w:t>
      </w:r>
      <w:r w:rsidRPr="009F4C7D">
        <w:t xml:space="preserve"> types </w:t>
      </w:r>
      <w:r w:rsidR="005D26DD" w:rsidRPr="009F4C7D">
        <w:t>are assigned</w:t>
      </w:r>
      <w:r w:rsidR="009E4114" w:rsidRPr="009F4C7D">
        <w:t xml:space="preserve"> a range of</w:t>
      </w:r>
      <w:r w:rsidR="00F40E19" w:rsidRPr="009F4C7D">
        <w:t xml:space="preserve"> thermal optimum</w:t>
      </w:r>
      <w:r w:rsidR="00C447CD" w:rsidRPr="009F4C7D">
        <w:t>,</w:t>
      </w:r>
      <w:r w:rsidR="009E4114" w:rsidRPr="009F4C7D">
        <w:t xml:space="preserve"> </w:t>
      </w:r>
      <w:r w:rsidR="00F40E19" w:rsidRPr="009F4C7D">
        <w:t>linearly distributed between -2 and 36</w:t>
      </w:r>
      <w:r w:rsidR="00F40E19" w:rsidRPr="009F4C7D">
        <w:sym w:font="Symbol" w:char="F0B0"/>
      </w:r>
      <w:r w:rsidR="00F40E19" w:rsidRPr="009F4C7D">
        <w:t>C</w:t>
      </w:r>
      <w:r w:rsidR="009E4114" w:rsidRPr="009F4C7D">
        <w:t xml:space="preserve"> (Figure S</w:t>
      </w:r>
      <w:r w:rsidR="00C447CD" w:rsidRPr="009F4C7D">
        <w:t>2</w:t>
      </w:r>
      <w:r w:rsidR="009E4114" w:rsidRPr="009F4C7D">
        <w:t>)</w:t>
      </w:r>
      <w:r w:rsidR="00F40E19" w:rsidRPr="009F4C7D">
        <w:t xml:space="preserve">. The relative fitness,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F40E19" w:rsidRPr="009F4C7D">
        <w:t>, of each type is defined as a function of the local temperature</w:t>
      </w:r>
      <w:r w:rsidR="009E4114" w:rsidRPr="009F4C7D">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F40E19" w:rsidRPr="009F4C7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613"/>
        <w:gridCol w:w="470"/>
      </w:tblGrid>
      <w:tr w:rsidR="00F40E19" w:rsidRPr="009F4C7D" w14:paraId="29E9E85F" w14:textId="77777777" w:rsidTr="002A522E">
        <w:tc>
          <w:tcPr>
            <w:tcW w:w="277" w:type="dxa"/>
            <w:vAlign w:val="center"/>
          </w:tcPr>
          <w:p w14:paraId="7E30EEDE" w14:textId="77777777" w:rsidR="00F40E19" w:rsidRPr="009F4C7D" w:rsidRDefault="00F40E19" w:rsidP="00F40E19">
            <w:pPr>
              <w:pStyle w:val="SOMContent"/>
              <w:spacing w:after="120"/>
              <w:jc w:val="center"/>
            </w:pPr>
          </w:p>
        </w:tc>
        <w:tc>
          <w:tcPr>
            <w:tcW w:w="8613" w:type="dxa"/>
            <w:vAlign w:val="center"/>
          </w:tcPr>
          <w:p w14:paraId="3648C438" w14:textId="17F03C00" w:rsidR="00F40E19" w:rsidRPr="009F4C7D" w:rsidRDefault="00DC3342" w:rsidP="00F40E19">
            <w:pPr>
              <w:pStyle w:val="SOMContent"/>
              <w:spacing w:after="120"/>
              <w:jc w:val="center"/>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opt</m:t>
                                    </m:r>
                                  </m:sup>
                                </m:sSubSup>
                              </m:num>
                              <m:den>
                                <m:r>
                                  <w:rPr>
                                    <w:rFonts w:ascii="Cambria Math" w:hAnsi="Cambria Math"/>
                                  </w:rPr>
                                  <m:t>w</m:t>
                                </m:r>
                              </m:den>
                            </m:f>
                          </m:e>
                        </m:d>
                      </m:e>
                      <m:sup>
                        <m:r>
                          <w:rPr>
                            <w:rFonts w:ascii="Cambria Math" w:hAnsi="Cambria Math"/>
                          </w:rPr>
                          <m:t>2</m:t>
                        </m:r>
                      </m:sup>
                    </m:sSup>
                  </m:e>
                </m:d>
              </m:oMath>
            </m:oMathPara>
          </w:p>
        </w:tc>
        <w:tc>
          <w:tcPr>
            <w:tcW w:w="470" w:type="dxa"/>
            <w:vAlign w:val="center"/>
          </w:tcPr>
          <w:p w14:paraId="209C5EB4" w14:textId="77777777" w:rsidR="00F40E19" w:rsidRPr="009F4C7D" w:rsidRDefault="00F40E19" w:rsidP="00F40E19">
            <w:pPr>
              <w:pStyle w:val="SOMContent"/>
              <w:spacing w:after="120"/>
              <w:jc w:val="center"/>
            </w:pPr>
            <w:r w:rsidRPr="009F4C7D">
              <w:t>S1</w:t>
            </w:r>
          </w:p>
        </w:tc>
      </w:tr>
    </w:tbl>
    <w:p w14:paraId="29ABB9CD" w14:textId="06528DFD" w:rsidR="00F40E19" w:rsidRPr="009F4C7D" w:rsidRDefault="005D26DD" w:rsidP="00F40E19">
      <w:pPr>
        <w:pStyle w:val="SOMContent"/>
        <w:spacing w:after="120"/>
      </w:pPr>
      <w:r w:rsidRPr="009F4C7D">
        <w:t xml:space="preserve">such that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1</m:t>
        </m:r>
      </m:oMath>
      <w:r w:rsidRPr="009F4C7D">
        <w:t xml:space="preserve"> whe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opt</m:t>
            </m:r>
          </m:sup>
        </m:sSubSup>
      </m:oMath>
      <w:r w:rsidRPr="009F4C7D">
        <w:t xml:space="preserve">. </w:t>
      </w:r>
      <w:r w:rsidR="00F40E19" w:rsidRPr="009F4C7D">
        <w:t xml:space="preserve">The width of the thermal tolerance curves is set uniformly </w:t>
      </w:r>
      <w:r w:rsidR="009E4114" w:rsidRPr="009F4C7D">
        <w:t>to</w:t>
      </w:r>
      <w:r w:rsidR="00F40E19" w:rsidRPr="009F4C7D">
        <w:t xml:space="preserve"> </w:t>
      </w:r>
      <m:oMath>
        <m:r>
          <w:rPr>
            <w:rFonts w:ascii="Cambria Math" w:hAnsi="Cambria Math"/>
          </w:rPr>
          <m:t>w=6</m:t>
        </m:r>
      </m:oMath>
      <w:r w:rsidR="00F40E19" w:rsidRPr="009F4C7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40E19" w:rsidRPr="009F4C7D" w14:paraId="4E3345FA" w14:textId="77777777" w:rsidTr="00F87E1B">
        <w:tc>
          <w:tcPr>
            <w:tcW w:w="9360" w:type="dxa"/>
          </w:tcPr>
          <w:p w14:paraId="5FB8C390" w14:textId="77777777" w:rsidR="00F40E19" w:rsidRPr="009F4C7D" w:rsidRDefault="00F40E19" w:rsidP="002A522E">
            <w:pPr>
              <w:pStyle w:val="SOMContent"/>
            </w:pPr>
            <w:r w:rsidRPr="009F4C7D">
              <w:rPr>
                <w:noProof/>
              </w:rPr>
              <w:lastRenderedPageBreak/>
              <w:drawing>
                <wp:inline distT="0" distB="0" distL="0" distR="0" wp14:anchorId="294B7AE1" wp14:editId="4FB5D03F">
                  <wp:extent cx="5943600" cy="3023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rmal_norms-01.png"/>
                          <pic:cNvPicPr/>
                        </pic:nvPicPr>
                        <pic:blipFill>
                          <a:blip r:embed="rId17"/>
                          <a:stretch>
                            <a:fillRect/>
                          </a:stretch>
                        </pic:blipFill>
                        <pic:spPr>
                          <a:xfrm>
                            <a:off x="0" y="0"/>
                            <a:ext cx="5943600" cy="3023235"/>
                          </a:xfrm>
                          <a:prstGeom prst="rect">
                            <a:avLst/>
                          </a:prstGeom>
                        </pic:spPr>
                      </pic:pic>
                    </a:graphicData>
                  </a:graphic>
                </wp:inline>
              </w:drawing>
            </w:r>
          </w:p>
        </w:tc>
      </w:tr>
      <w:tr w:rsidR="00F40E19" w:rsidRPr="009F4C7D" w14:paraId="2E43304B" w14:textId="77777777" w:rsidTr="00F87E1B">
        <w:tc>
          <w:tcPr>
            <w:tcW w:w="9360" w:type="dxa"/>
          </w:tcPr>
          <w:p w14:paraId="2010596B" w14:textId="6DFCE587" w:rsidR="00F40E19" w:rsidRPr="009F4C7D" w:rsidRDefault="00F40E19" w:rsidP="002A522E">
            <w:pPr>
              <w:pStyle w:val="SOMContent"/>
              <w:rPr>
                <w:sz w:val="20"/>
                <w:szCs w:val="20"/>
              </w:rPr>
            </w:pPr>
            <w:r w:rsidRPr="009F4C7D">
              <w:rPr>
                <w:b/>
                <w:bCs/>
                <w:sz w:val="20"/>
                <w:szCs w:val="20"/>
              </w:rPr>
              <w:t>Figure S</w:t>
            </w:r>
            <w:r w:rsidR="005D26DD" w:rsidRPr="009F4C7D">
              <w:rPr>
                <w:b/>
                <w:bCs/>
                <w:sz w:val="20"/>
                <w:szCs w:val="20"/>
              </w:rPr>
              <w:t>2</w:t>
            </w:r>
            <w:r w:rsidRPr="009F4C7D">
              <w:rPr>
                <w:b/>
                <w:bCs/>
                <w:sz w:val="20"/>
                <w:szCs w:val="20"/>
              </w:rPr>
              <w:t>:</w:t>
            </w:r>
            <w:r w:rsidRPr="009F4C7D">
              <w:rPr>
                <w:sz w:val="20"/>
                <w:szCs w:val="20"/>
              </w:rPr>
              <w:t xml:space="preserve"> </w:t>
            </w:r>
            <w:r w:rsidR="00F87E1B" w:rsidRPr="009F4C7D">
              <w:rPr>
                <w:sz w:val="20"/>
                <w:szCs w:val="20"/>
              </w:rPr>
              <w:t>Thermal tolerance curves of the 77 modelled Prochlorococcus phenotypes, as defined by Equation S1. The thermal tolerance curve of the 35th phenotype (</w:t>
            </w:r>
            <m:oMath>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i=35</m:t>
                  </m:r>
                </m:sub>
                <m:sup>
                  <m:r>
                    <w:rPr>
                      <w:rFonts w:ascii="Cambria Math" w:hAnsi="Cambria Math"/>
                      <w:sz w:val="20"/>
                      <w:szCs w:val="20"/>
                    </w:rPr>
                    <m:t>opt</m:t>
                  </m:r>
                </m:sup>
              </m:sSubSup>
              <m:r>
                <w:rPr>
                  <w:rFonts w:ascii="Cambria Math" w:hAnsi="Cambria Math"/>
                  <w:sz w:val="20"/>
                  <w:szCs w:val="20"/>
                </w:rPr>
                <m:t>=15℃</m:t>
              </m:r>
            </m:oMath>
            <w:r w:rsidR="00F87E1B" w:rsidRPr="009F4C7D">
              <w:rPr>
                <w:sz w:val="20"/>
                <w:szCs w:val="20"/>
              </w:rPr>
              <w:t xml:space="preserve">) is highlighted in black. </w:t>
            </w:r>
          </w:p>
        </w:tc>
      </w:tr>
    </w:tbl>
    <w:p w14:paraId="62A07F97" w14:textId="77777777" w:rsidR="00F40E19" w:rsidRPr="009F4C7D" w:rsidRDefault="00F40E19" w:rsidP="00F40E19">
      <w:pPr>
        <w:pStyle w:val="SOMContent"/>
      </w:pPr>
    </w:p>
    <w:p w14:paraId="693333AE" w14:textId="7E29AC44" w:rsidR="001C0312" w:rsidRPr="009F4C7D" w:rsidRDefault="005D26DD" w:rsidP="00F40E19">
      <w:pPr>
        <w:pStyle w:val="SOMContent"/>
        <w:spacing w:after="120"/>
      </w:pPr>
      <w:r w:rsidRPr="009F4C7D">
        <w:t xml:space="preserve">The abundance of all phenotypes in all locations is represented in the </w:t>
      </w:r>
      <m:oMath>
        <m:d>
          <m:dPr>
            <m:begChr m:val="["/>
            <m:endChr m:val="]"/>
            <m:ctrlPr>
              <w:rPr>
                <w:rFonts w:ascii="Cambria Math" w:hAnsi="Cambria Math"/>
                <w:i/>
              </w:rPr>
            </m:ctrlPr>
          </m:dPr>
          <m:e>
            <m:r>
              <w:rPr>
                <w:rFonts w:ascii="Cambria Math" w:hAnsi="Cambria Math"/>
              </w:rPr>
              <m:t>K×J</m:t>
            </m:r>
          </m:e>
        </m:d>
      </m:oMath>
      <w:r w:rsidRPr="009F4C7D">
        <w:t xml:space="preserve"> population matrix, </w:t>
      </w:r>
      <m:oMath>
        <m:r>
          <m:rPr>
            <m:sty m:val="bi"/>
          </m:rPr>
          <w:rPr>
            <w:rFonts w:ascii="Cambria Math" w:hAnsi="Cambria Math"/>
          </w:rPr>
          <m:t>X</m:t>
        </m:r>
      </m:oMath>
      <w:r w:rsidRPr="009F4C7D">
        <w:t xml:space="preserve"> (Figure S3</w:t>
      </w:r>
      <w:proofErr w:type="gramStart"/>
      <w:r w:rsidR="009F4C7D" w:rsidRPr="009F4C7D">
        <w:t>a,b</w:t>
      </w:r>
      <w:proofErr w:type="gramEnd"/>
      <w:r w:rsidRPr="009F4C7D">
        <w:t xml:space="preserve">). </w:t>
      </w:r>
      <w:r w:rsidR="00D134D1" w:rsidRPr="009F4C7D">
        <w:t xml:space="preserve">At each timestep, </w:t>
      </w:r>
      <w:r w:rsidRPr="009F4C7D">
        <w:t xml:space="preserve">each </w:t>
      </w:r>
      <w:r w:rsidR="00D134D1" w:rsidRPr="009F4C7D">
        <w:t>p</w:t>
      </w:r>
      <w:r w:rsidR="001C0312" w:rsidRPr="009F4C7D">
        <w:t>opulation</w:t>
      </w:r>
      <w:r w:rsidRPr="009F4C7D">
        <w:t xml:space="preserve"> i</w:t>
      </w:r>
      <w:r w:rsidR="001C0312" w:rsidRPr="009F4C7D">
        <w:t xml:space="preserve">s assumed to reproduce clonally, with a small fraction of reproduction being diverted to populations with slightly higher </w:t>
      </w:r>
      <w:r w:rsidRPr="009F4C7D">
        <w:t>and</w:t>
      </w:r>
      <w:r w:rsidR="001C0312" w:rsidRPr="009F4C7D">
        <w:t xml:space="preserve"> lower thermal optima. This is achieved by applying the tridiagonal </w:t>
      </w:r>
      <w:r w:rsidR="009F4C7D">
        <w:t>'</w:t>
      </w:r>
      <w:r w:rsidR="001C0312" w:rsidRPr="009F4C7D">
        <w:t>mutational growth matrix</w:t>
      </w:r>
      <w:r w:rsidR="009F4C7D" w:rsidRPr="009F4C7D">
        <w:t>'</w:t>
      </w:r>
      <w:r w:rsidR="001C0312" w:rsidRPr="009F4C7D">
        <w:t xml:space="preserve">, </w:t>
      </w:r>
      <m:oMath>
        <m:r>
          <m:rPr>
            <m:sty m:val="bi"/>
          </m:rPr>
          <w:rPr>
            <w:rFonts w:ascii="Cambria Math" w:hAnsi="Cambria Math"/>
          </w:rPr>
          <m:t>E</m:t>
        </m:r>
      </m:oMath>
      <w:r w:rsidR="001C0312" w:rsidRPr="009F4C7D">
        <w:t>, which diverts a small fraction of cells in each population to adjoining populations in the trait space</w:t>
      </w:r>
      <w:r w:rsidR="009F4C7D" w:rsidRPr="009F4C7D">
        <w:t xml:space="preserve"> (Figure S3c)</w:t>
      </w:r>
      <w:r w:rsidR="001C0312" w:rsidRPr="009F4C7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12"/>
        <w:gridCol w:w="470"/>
      </w:tblGrid>
      <w:tr w:rsidR="001C0312" w:rsidRPr="009F4C7D" w14:paraId="73EE033E" w14:textId="77777777" w:rsidTr="002A522E">
        <w:tc>
          <w:tcPr>
            <w:tcW w:w="278" w:type="dxa"/>
            <w:vAlign w:val="center"/>
          </w:tcPr>
          <w:p w14:paraId="6C5295EA" w14:textId="77777777" w:rsidR="001C0312" w:rsidRPr="009F4C7D" w:rsidRDefault="001C0312" w:rsidP="00F40E19">
            <w:pPr>
              <w:pStyle w:val="SOMContent"/>
              <w:spacing w:after="120"/>
              <w:jc w:val="center"/>
            </w:pPr>
          </w:p>
        </w:tc>
        <w:tc>
          <w:tcPr>
            <w:tcW w:w="8612" w:type="dxa"/>
            <w:vAlign w:val="center"/>
          </w:tcPr>
          <w:p w14:paraId="374E2DF1" w14:textId="15598267" w:rsidR="001C0312" w:rsidRPr="009F4C7D" w:rsidRDefault="00DC3342" w:rsidP="00F40E19">
            <w:pPr>
              <w:pStyle w:val="SOMContent"/>
              <w:spacing w:after="120"/>
              <w:jc w:val="center"/>
            </w:pPr>
            <m:oMathPara>
              <m:oMath>
                <m:sSub>
                  <m:sSubPr>
                    <m:ctrlPr>
                      <w:rPr>
                        <w:rFonts w:ascii="Cambria Math" w:hAnsi="Cambria Math"/>
                        <w:b/>
                        <w:bCs/>
                        <w:i/>
                      </w:rPr>
                    </m:ctrlPr>
                  </m:sSubPr>
                  <m:e>
                    <m:r>
                      <m:rPr>
                        <m:sty m:val="bi"/>
                      </m:rPr>
                      <w:rPr>
                        <w:rFonts w:ascii="Cambria Math" w:hAnsi="Cambria Math"/>
                      </w:rPr>
                      <m:t>X</m:t>
                    </m:r>
                  </m:e>
                  <m:sub>
                    <m:r>
                      <w:rPr>
                        <w:rFonts w:ascii="Cambria Math" w:hAnsi="Cambria Math"/>
                      </w:rPr>
                      <m:t>t+1</m:t>
                    </m:r>
                  </m:sub>
                </m:sSub>
                <m:r>
                  <w:rPr>
                    <w:rFonts w:ascii="Cambria Math" w:hAnsi="Cambria Math"/>
                  </w:rPr>
                  <m:t>=</m:t>
                </m:r>
                <m:r>
                  <m:rPr>
                    <m:sty m:val="bi"/>
                  </m:rPr>
                  <w:rPr>
                    <w:rFonts w:ascii="Cambria Math" w:hAnsi="Cambria Math"/>
                  </w:rPr>
                  <m:t>E</m:t>
                </m:r>
                <m:sSub>
                  <m:sSubPr>
                    <m:ctrlPr>
                      <w:rPr>
                        <w:rFonts w:ascii="Cambria Math" w:hAnsi="Cambria Math"/>
                        <w:b/>
                        <w:bCs/>
                        <w:i/>
                      </w:rPr>
                    </m:ctrlPr>
                  </m:sSubPr>
                  <m:e>
                    <m:r>
                      <m:rPr>
                        <m:sty m:val="bi"/>
                      </m:rPr>
                      <w:rPr>
                        <w:rFonts w:ascii="Cambria Math" w:hAnsi="Cambria Math"/>
                      </w:rPr>
                      <m:t>X</m:t>
                    </m:r>
                  </m:e>
                  <m:sub>
                    <m:r>
                      <w:rPr>
                        <w:rFonts w:ascii="Cambria Math" w:hAnsi="Cambria Math"/>
                      </w:rPr>
                      <m:t>t</m:t>
                    </m:r>
                  </m:sub>
                </m:sSub>
              </m:oMath>
            </m:oMathPara>
          </w:p>
        </w:tc>
        <w:tc>
          <w:tcPr>
            <w:tcW w:w="470" w:type="dxa"/>
            <w:vAlign w:val="center"/>
          </w:tcPr>
          <w:p w14:paraId="4D453ACF" w14:textId="64C9605B" w:rsidR="001C0312" w:rsidRPr="009F4C7D" w:rsidRDefault="001C0312" w:rsidP="00F40E19">
            <w:pPr>
              <w:pStyle w:val="SOMContent"/>
              <w:spacing w:after="120"/>
              <w:jc w:val="center"/>
            </w:pPr>
            <w:r w:rsidRPr="009F4C7D">
              <w:t>S</w:t>
            </w:r>
            <w:r w:rsidR="009E4114" w:rsidRPr="009F4C7D">
              <w:t>2</w:t>
            </w:r>
          </w:p>
        </w:tc>
      </w:tr>
    </w:tbl>
    <w:p w14:paraId="44B82DAD" w14:textId="23B77161" w:rsidR="00B419BA" w:rsidRPr="009F4C7D" w:rsidRDefault="001C0312" w:rsidP="00F40E19">
      <w:pPr>
        <w:pStyle w:val="NormalWeb"/>
        <w:spacing w:before="120" w:beforeAutospacing="0" w:after="120" w:afterAutospacing="0"/>
      </w:pPr>
      <w:r w:rsidRPr="009F4C7D">
        <w:t>P</w:t>
      </w:r>
      <w:r w:rsidR="00D134D1" w:rsidRPr="009F4C7D">
        <w:t xml:space="preserve">opulations are </w:t>
      </w:r>
      <w:r w:rsidRPr="009F4C7D">
        <w:t xml:space="preserve">also </w:t>
      </w:r>
      <w:r w:rsidR="00D134D1" w:rsidRPr="009F4C7D">
        <w:t xml:space="preserve">transported in physical space </w:t>
      </w:r>
      <w:r w:rsidRPr="009F4C7D">
        <w:t>by the ocean circulation</w:t>
      </w:r>
      <w:r w:rsidR="00D134D1" w:rsidRPr="009F4C7D">
        <w:t xml:space="preserve">. </w:t>
      </w:r>
      <w:r w:rsidR="00B419BA" w:rsidRPr="009F4C7D">
        <w:t xml:space="preserve">This is achieved by applying a </w:t>
      </w:r>
      <m:oMath>
        <m:d>
          <m:dPr>
            <m:begChr m:val="["/>
            <m:endChr m:val="]"/>
            <m:ctrlPr>
              <w:rPr>
                <w:rFonts w:ascii="Cambria Math" w:hAnsi="Cambria Math"/>
                <w:i/>
                <w:lang w:val="en-US"/>
              </w:rPr>
            </m:ctrlPr>
          </m:dPr>
          <m:e>
            <m:r>
              <w:rPr>
                <w:rFonts w:ascii="Cambria Math" w:hAnsi="Cambria Math"/>
              </w:rPr>
              <m:t>J×J</m:t>
            </m:r>
          </m:e>
        </m:d>
      </m:oMath>
      <w:r w:rsidR="00B419BA" w:rsidRPr="009F4C7D">
        <w:rPr>
          <w:lang w:val="en-US"/>
        </w:rPr>
        <w:t xml:space="preserve"> </w:t>
      </w:r>
      <w:r w:rsidR="00B419BA" w:rsidRPr="009F4C7D">
        <w:t xml:space="preserve">oceanic </w:t>
      </w:r>
      <w:r w:rsidR="009F4C7D" w:rsidRPr="009F4C7D">
        <w:t>'</w:t>
      </w:r>
      <w:r w:rsidR="00B419BA" w:rsidRPr="009F4C7D">
        <w:t>transport matrix</w:t>
      </w:r>
      <w:r w:rsidR="009F4C7D" w:rsidRPr="009F4C7D">
        <w:t>'</w:t>
      </w:r>
      <w:r w:rsidR="00B419BA" w:rsidRPr="009F4C7D">
        <w:t xml:space="preserve"> </w:t>
      </w:r>
      <m:oMath>
        <m:r>
          <m:rPr>
            <m:sty m:val="bi"/>
          </m:rPr>
          <w:rPr>
            <w:rFonts w:ascii="Cambria Math" w:hAnsi="Cambria Math"/>
          </w:rPr>
          <m:t>A</m:t>
        </m:r>
      </m:oMath>
      <w:r w:rsidR="00B419BA" w:rsidRPr="009F4C7D">
        <w:t xml:space="preserve"> that describes the volume transport attributable to advection, diffusion and parameterised sub-grid-scale processes of the GCM </w:t>
      </w:r>
      <w:r w:rsidR="00B419BA" w:rsidRPr="009F4C7D">
        <w:fldChar w:fldCharType="begin"/>
      </w:r>
      <w:r w:rsidR="00B419BA" w:rsidRPr="009F4C7D">
        <w:instrText xml:space="preserve"> ADDIN ZOTERO_ITEM CSL_CITATION {"citationID":"qdcqqbjl","properties":{"formattedCitation":"(Khatiwala et al. 2005)","plainCitation":"(Khatiwala et al. 2005)","noteIndex":0},"citationItems":[{"id":661,"uris":["http://zotero.org/users/local/tZA2L3Nx/items/YHHUVTNC"],"uri":["http://zotero.org/users/local/tZA2L3Nx/items/YHHUVTNC"],"itemData":{"id":661,"type":"article-journal","title":"Accelerated simulation of passive tracers in ocean circulation models","container-title":"Ocean Modelling","page":"51-69","volume":"9","author":[{"family":"Khatiwala","given":"Samar"},{"family":"Visbeck","given":"Martin"},{"family":"Cane","given":"Mark A."}],"issued":{"date-parts":[["2005"]]}}}],"schema":"https://github.com/citation-style-language/schema/raw/master/csl-citation.json"} </w:instrText>
      </w:r>
      <w:r w:rsidR="00B419BA" w:rsidRPr="009F4C7D">
        <w:fldChar w:fldCharType="separate"/>
      </w:r>
      <w:r w:rsidR="00B419BA" w:rsidRPr="009F4C7D">
        <w:rPr>
          <w:noProof/>
        </w:rPr>
        <w:t>(Khatiwala et al. 2005)</w:t>
      </w:r>
      <w:r w:rsidR="00B419BA" w:rsidRPr="009F4C7D">
        <w:fldChar w:fldCharType="end"/>
      </w:r>
      <w:r w:rsidR="00B419BA" w:rsidRPr="009F4C7D">
        <w:t xml:space="preserve">. </w:t>
      </w:r>
      <w:r w:rsidR="00F40E19" w:rsidRPr="009F4C7D">
        <w:t>Equation S</w:t>
      </w:r>
      <w:r w:rsidR="009E4114" w:rsidRPr="009F4C7D">
        <w:t>2</w:t>
      </w:r>
      <w:r w:rsidR="00F40E19" w:rsidRPr="009F4C7D">
        <w:t xml:space="preserve"> can therefore be updated to include </w:t>
      </w:r>
      <w:r w:rsidR="00B419BA" w:rsidRPr="009F4C7D">
        <w:t>physical transport, with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12"/>
        <w:gridCol w:w="470"/>
      </w:tblGrid>
      <w:tr w:rsidR="00B419BA" w:rsidRPr="009F4C7D" w14:paraId="17F1C420" w14:textId="77777777" w:rsidTr="002A522E">
        <w:tc>
          <w:tcPr>
            <w:tcW w:w="278" w:type="dxa"/>
            <w:vAlign w:val="center"/>
          </w:tcPr>
          <w:p w14:paraId="68BD11AC" w14:textId="77777777" w:rsidR="00B419BA" w:rsidRPr="009F4C7D" w:rsidRDefault="00B419BA" w:rsidP="00F40E19">
            <w:pPr>
              <w:pStyle w:val="SOMContent"/>
              <w:spacing w:after="120"/>
              <w:jc w:val="center"/>
            </w:pPr>
          </w:p>
        </w:tc>
        <w:tc>
          <w:tcPr>
            <w:tcW w:w="8612" w:type="dxa"/>
            <w:vAlign w:val="center"/>
          </w:tcPr>
          <w:p w14:paraId="385BECCB" w14:textId="1A2924B2" w:rsidR="00B419BA" w:rsidRPr="009F4C7D" w:rsidRDefault="00DC3342" w:rsidP="00F40E19">
            <w:pPr>
              <w:pStyle w:val="SOMContent"/>
              <w:spacing w:after="120"/>
              <w:jc w:val="center"/>
            </w:pPr>
            <m:oMathPara>
              <m:oMath>
                <m:sSub>
                  <m:sSubPr>
                    <m:ctrlPr>
                      <w:rPr>
                        <w:rFonts w:ascii="Cambria Math" w:hAnsi="Cambria Math"/>
                        <w:b/>
                        <w:bCs/>
                        <w:i/>
                      </w:rPr>
                    </m:ctrlPr>
                  </m:sSubPr>
                  <m:e>
                    <m:r>
                      <m:rPr>
                        <m:sty m:val="bi"/>
                      </m:rPr>
                      <w:rPr>
                        <w:rFonts w:ascii="Cambria Math" w:hAnsi="Cambria Math"/>
                      </w:rPr>
                      <m:t>X</m:t>
                    </m:r>
                  </m:e>
                  <m:sub>
                    <m:r>
                      <w:rPr>
                        <w:rFonts w:ascii="Cambria Math" w:hAnsi="Cambria Math"/>
                      </w:rPr>
                      <m:t>t+1</m:t>
                    </m:r>
                  </m:sub>
                </m:sSub>
                <m:r>
                  <w:rPr>
                    <w:rFonts w:ascii="Cambria Math" w:hAnsi="Cambria Math"/>
                  </w:rPr>
                  <m:t>=</m:t>
                </m:r>
                <m:r>
                  <m:rPr>
                    <m:sty m:val="bi"/>
                  </m:rPr>
                  <w:rPr>
                    <w:rFonts w:ascii="Cambria Math" w:hAnsi="Cambria Math"/>
                  </w:rPr>
                  <m:t>A</m:t>
                </m:r>
                <m:d>
                  <m:dPr>
                    <m:ctrlPr>
                      <w:rPr>
                        <w:rFonts w:ascii="Cambria Math" w:hAnsi="Cambria Math"/>
                        <w:b/>
                        <w:bCs/>
                        <w:i/>
                      </w:rPr>
                    </m:ctrlPr>
                  </m:dPr>
                  <m:e>
                    <m:r>
                      <m:rPr>
                        <m:sty m:val="bi"/>
                      </m:rPr>
                      <w:rPr>
                        <w:rFonts w:ascii="Cambria Math" w:hAnsi="Cambria Math"/>
                      </w:rPr>
                      <m:t>E</m:t>
                    </m:r>
                    <m:sSub>
                      <m:sSubPr>
                        <m:ctrlPr>
                          <w:rPr>
                            <w:rFonts w:ascii="Cambria Math" w:hAnsi="Cambria Math"/>
                            <w:b/>
                            <w:bCs/>
                            <w:i/>
                          </w:rPr>
                        </m:ctrlPr>
                      </m:sSubPr>
                      <m:e>
                        <m:r>
                          <m:rPr>
                            <m:sty m:val="bi"/>
                          </m:rPr>
                          <w:rPr>
                            <w:rFonts w:ascii="Cambria Math" w:hAnsi="Cambria Math"/>
                          </w:rPr>
                          <m:t>X</m:t>
                        </m:r>
                      </m:e>
                      <m:sub>
                        <m:r>
                          <w:rPr>
                            <w:rFonts w:ascii="Cambria Math" w:hAnsi="Cambria Math"/>
                          </w:rPr>
                          <m:t>t</m:t>
                        </m:r>
                      </m:sub>
                    </m:sSub>
                  </m:e>
                </m:d>
              </m:oMath>
            </m:oMathPara>
          </w:p>
        </w:tc>
        <w:tc>
          <w:tcPr>
            <w:tcW w:w="470" w:type="dxa"/>
            <w:vAlign w:val="center"/>
          </w:tcPr>
          <w:p w14:paraId="39980482" w14:textId="555739FF" w:rsidR="00B419BA" w:rsidRPr="009F4C7D" w:rsidRDefault="00B419BA" w:rsidP="00F40E19">
            <w:pPr>
              <w:pStyle w:val="SOMContent"/>
              <w:spacing w:after="120"/>
              <w:jc w:val="center"/>
            </w:pPr>
            <w:r w:rsidRPr="009F4C7D">
              <w:t>S</w:t>
            </w:r>
            <w:r w:rsidR="009E4114" w:rsidRPr="009F4C7D">
              <w:t>3</w:t>
            </w:r>
          </w:p>
        </w:tc>
      </w:tr>
    </w:tbl>
    <w:p w14:paraId="11BCA605" w14:textId="1FC2B78C" w:rsidR="00B419BA" w:rsidRPr="009F4C7D" w:rsidRDefault="001C0312" w:rsidP="00F40E19">
      <w:pPr>
        <w:pStyle w:val="SOMContent"/>
        <w:spacing w:after="120"/>
      </w:pPr>
      <w:r w:rsidRPr="009F4C7D">
        <w:t>Both the mutational matrix</w:t>
      </w:r>
      <w:r w:rsidR="00F40E19" w:rsidRPr="009F4C7D">
        <w:t xml:space="preserve"> (</w:t>
      </w:r>
      <m:oMath>
        <m:r>
          <m:rPr>
            <m:sty m:val="bi"/>
          </m:rPr>
          <w:rPr>
            <w:rFonts w:ascii="Cambria Math" w:hAnsi="Cambria Math"/>
          </w:rPr>
          <m:t>E</m:t>
        </m:r>
      </m:oMath>
      <w:r w:rsidR="00F40E19" w:rsidRPr="009F4C7D">
        <w:t>)</w:t>
      </w:r>
      <w:r w:rsidRPr="009F4C7D">
        <w:t xml:space="preserve"> and the transport matrix </w:t>
      </w:r>
      <w:r w:rsidR="00F40E19" w:rsidRPr="009F4C7D">
        <w:t>(</w:t>
      </w:r>
      <m:oMath>
        <m:r>
          <m:rPr>
            <m:sty m:val="bi"/>
          </m:rPr>
          <w:rPr>
            <w:rFonts w:ascii="Cambria Math" w:hAnsi="Cambria Math"/>
          </w:rPr>
          <m:t>A</m:t>
        </m:r>
      </m:oMath>
      <w:r w:rsidR="00F40E19" w:rsidRPr="009F4C7D">
        <w:t xml:space="preserve">) </w:t>
      </w:r>
      <w:r w:rsidRPr="009F4C7D">
        <w:t>are conservative, such that the total number of cells remains unchanged</w:t>
      </w:r>
      <w:r w:rsidR="00F40E19" w:rsidRPr="009F4C7D">
        <w:t xml:space="preserve"> from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t</m:t>
            </m:r>
          </m:sub>
        </m:sSub>
      </m:oMath>
      <w:r w:rsidR="00F40E19" w:rsidRPr="009F4C7D">
        <w:t xml:space="preserve"> to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t+1</m:t>
            </m:r>
          </m:sub>
        </m:sSub>
      </m:oMath>
      <w:r w:rsidR="00F40E19" w:rsidRPr="009F4C7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409"/>
      </w:tblGrid>
      <w:tr w:rsidR="005D26DD" w:rsidRPr="009F4C7D" w14:paraId="5A25C1EA" w14:textId="77777777" w:rsidTr="00784437">
        <w:trPr>
          <w:gridAfter w:val="1"/>
          <w:wAfter w:w="2409" w:type="dxa"/>
        </w:trPr>
        <w:tc>
          <w:tcPr>
            <w:tcW w:w="6941" w:type="dxa"/>
          </w:tcPr>
          <w:p w14:paraId="063C80CC" w14:textId="77777777" w:rsidR="005D26DD" w:rsidRPr="009F4C7D" w:rsidRDefault="005D26DD" w:rsidP="00784437">
            <w:pPr>
              <w:pStyle w:val="SOMContent"/>
            </w:pPr>
            <w:r w:rsidRPr="009F4C7D">
              <w:rPr>
                <w:noProof/>
              </w:rPr>
              <w:lastRenderedPageBreak/>
              <w:drawing>
                <wp:inline distT="0" distB="0" distL="0" distR="0" wp14:anchorId="5C4DED98" wp14:editId="65190FAE">
                  <wp:extent cx="4231261"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tation_matrix-01.png"/>
                          <pic:cNvPicPr/>
                        </pic:nvPicPr>
                        <pic:blipFill>
                          <a:blip r:embed="rId18"/>
                          <a:stretch>
                            <a:fillRect/>
                          </a:stretch>
                        </pic:blipFill>
                        <pic:spPr>
                          <a:xfrm>
                            <a:off x="0" y="0"/>
                            <a:ext cx="4253264" cy="3676620"/>
                          </a:xfrm>
                          <a:prstGeom prst="rect">
                            <a:avLst/>
                          </a:prstGeom>
                        </pic:spPr>
                      </pic:pic>
                    </a:graphicData>
                  </a:graphic>
                </wp:inline>
              </w:drawing>
            </w:r>
          </w:p>
        </w:tc>
      </w:tr>
      <w:tr w:rsidR="005D26DD" w:rsidRPr="009F4C7D" w14:paraId="3DCC2901" w14:textId="77777777" w:rsidTr="00784437">
        <w:tc>
          <w:tcPr>
            <w:tcW w:w="9350" w:type="dxa"/>
            <w:gridSpan w:val="2"/>
          </w:tcPr>
          <w:p w14:paraId="758D0380" w14:textId="77777777" w:rsidR="005D26DD" w:rsidRPr="009F4C7D" w:rsidRDefault="005D26DD" w:rsidP="002A522E">
            <w:pPr>
              <w:pStyle w:val="SOMContent"/>
              <w:rPr>
                <w:b/>
                <w:bCs/>
                <w:sz w:val="20"/>
                <w:szCs w:val="20"/>
              </w:rPr>
            </w:pPr>
            <w:r w:rsidRPr="009F4C7D">
              <w:rPr>
                <w:b/>
                <w:bCs/>
                <w:sz w:val="20"/>
                <w:szCs w:val="20"/>
              </w:rPr>
              <w:t xml:space="preserve">Figure S3: </w:t>
            </w:r>
          </w:p>
        </w:tc>
      </w:tr>
    </w:tbl>
    <w:p w14:paraId="4E03E387" w14:textId="77777777" w:rsidR="005D26DD" w:rsidRPr="009F4C7D" w:rsidRDefault="005D26DD" w:rsidP="00F40E19">
      <w:pPr>
        <w:pStyle w:val="SOMContent"/>
        <w:spacing w:after="120"/>
      </w:pPr>
    </w:p>
    <w:p w14:paraId="39B08A8A" w14:textId="0069CD4B" w:rsidR="00F40E19" w:rsidRPr="009F4C7D" w:rsidRDefault="00F40E19" w:rsidP="00F40E19">
      <w:pPr>
        <w:pStyle w:val="SOMContent"/>
        <w:spacing w:after="120"/>
      </w:pPr>
      <w:r w:rsidRPr="009F4C7D">
        <w:t>We assume that e</w:t>
      </w:r>
      <w:r w:rsidR="004C0D57" w:rsidRPr="009F4C7D">
        <w:t xml:space="preserve">ach grid box supports a predefined carrying capacity of </w:t>
      </w:r>
      <m:oMath>
        <m:sSub>
          <m:sSubPr>
            <m:ctrlPr>
              <w:rPr>
                <w:rFonts w:ascii="Cambria Math" w:hAnsi="Cambria Math"/>
                <w:i/>
                <w:iCs/>
              </w:rPr>
            </m:ctrlPr>
          </m:sSubPr>
          <m:e>
            <m:r>
              <w:rPr>
                <w:rFonts w:ascii="Cambria Math" w:hAnsi="Cambria Math"/>
              </w:rPr>
              <m:t>N</m:t>
            </m:r>
          </m:e>
          <m:sub>
            <m:r>
              <w:rPr>
                <w:rFonts w:ascii="Cambria Math" w:hAnsi="Cambria Math"/>
              </w:rPr>
              <m:t>j</m:t>
            </m:r>
          </m:sub>
        </m:sSub>
      </m:oMath>
      <w:r w:rsidRPr="009F4C7D">
        <w:rPr>
          <w:i/>
          <w:iCs/>
        </w:rPr>
        <w:t xml:space="preserve"> </w:t>
      </w:r>
      <w:r w:rsidR="00C8487D">
        <w:rPr>
          <w:i/>
          <w:iCs/>
        </w:rPr>
        <w:t>Prochlorococcus</w:t>
      </w:r>
      <w:r w:rsidR="00C8487D" w:rsidRPr="00C8487D">
        <w:t xml:space="preserve"> </w:t>
      </w:r>
      <w:r w:rsidR="004C0D57" w:rsidRPr="009F4C7D">
        <w:t>individuals</w:t>
      </w:r>
      <w:r w:rsidR="009F4C7D">
        <w:t xml:space="preserve"> (Figure S1)</w:t>
      </w:r>
      <w:r w:rsidR="00C8487D">
        <w:t xml:space="preserve">. We can therefore define </w:t>
      </w:r>
      <w:r w:rsidRPr="009F4C7D">
        <w:t xml:space="preserve">the </w:t>
      </w:r>
      <w:r w:rsidR="00C8487D">
        <w:t xml:space="preserve">local phenotypic frequenc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8487D">
        <w:t>,</w:t>
      </w:r>
      <w:r w:rsidR="00C8487D" w:rsidRPr="009F4C7D">
        <w:t xml:space="preserve"> </w:t>
      </w:r>
      <w:r w:rsidR="00C8487D">
        <w:t>as the relative fraction of</w:t>
      </w:r>
      <w:r w:rsidRPr="009F4C7D">
        <w:t xml:space="preserve"> each phenotype</w:t>
      </w:r>
      <w:r w:rsidR="00C8487D">
        <w:t xml:space="preserve"> in each location.</w:t>
      </w:r>
    </w:p>
    <w:p w14:paraId="191013FE" w14:textId="58F83749" w:rsidR="00F40E19" w:rsidRPr="009F4C7D" w:rsidRDefault="00DC3342" w:rsidP="00F40E19">
      <w:pPr>
        <w:pStyle w:val="SOMContent"/>
        <w:spacing w:after="120"/>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oMath>
      </m:oMathPara>
    </w:p>
    <w:p w14:paraId="0D7A1207" w14:textId="3BC9A798" w:rsidR="004C0D57" w:rsidRPr="009F4C7D" w:rsidRDefault="004C0D57" w:rsidP="00F40E19">
      <w:pPr>
        <w:pStyle w:val="SOMContent"/>
        <w:spacing w:after="120"/>
      </w:pPr>
      <w:r w:rsidRPr="009F4C7D">
        <w:t xml:space="preserve">The number of individuals </w:t>
      </w:r>
      <m:oMath>
        <m:r>
          <w:rPr>
            <w:rFonts w:ascii="Cambria Math" w:hAnsi="Cambria Math"/>
          </w:rPr>
          <m:t>X</m:t>
        </m:r>
      </m:oMath>
      <w:r w:rsidRPr="009F4C7D">
        <w:t xml:space="preserve"> surviving in each new generation is drawn randomly from the local population</w:t>
      </w:r>
      <w:r w:rsidR="00C8487D">
        <w:t xml:space="preserve"> community</w:t>
      </w:r>
      <w:r w:rsidR="009F4C7D">
        <w:t>,</w:t>
      </w:r>
      <w:r w:rsidRPr="009F4C7D">
        <w:t xml:space="preserve"> with probability a function of the local </w:t>
      </w:r>
      <w:r w:rsidR="00C8487D">
        <w:t>phen</w:t>
      </w:r>
      <w:r w:rsidRPr="009F4C7D">
        <w:t>otype frequency,</w:t>
      </w:r>
      <w:r w:rsidR="00C8487D">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9F4C7D">
        <w:t xml:space="preserve">, and the selection coefficient,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9F4C7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12"/>
        <w:gridCol w:w="470"/>
      </w:tblGrid>
      <w:tr w:rsidR="004C0D57" w:rsidRPr="009F4C7D" w14:paraId="190B0F40" w14:textId="77777777" w:rsidTr="002A522E">
        <w:tc>
          <w:tcPr>
            <w:tcW w:w="279" w:type="dxa"/>
            <w:vAlign w:val="center"/>
          </w:tcPr>
          <w:p w14:paraId="1F125376" w14:textId="77777777" w:rsidR="004C0D57" w:rsidRPr="009F4C7D" w:rsidRDefault="004C0D57" w:rsidP="00F40E19">
            <w:pPr>
              <w:pStyle w:val="SOMContent"/>
              <w:spacing w:after="120"/>
              <w:jc w:val="center"/>
            </w:pPr>
          </w:p>
        </w:tc>
        <w:tc>
          <w:tcPr>
            <w:tcW w:w="8788" w:type="dxa"/>
            <w:vAlign w:val="center"/>
          </w:tcPr>
          <w:p w14:paraId="1D18A332" w14:textId="4B7C63D6" w:rsidR="004C0D57" w:rsidRPr="009F4C7D" w:rsidRDefault="00DC3342" w:rsidP="00F40E19">
            <w:pPr>
              <w:pStyle w:val="SOMContent"/>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m:oMathPara>
          </w:p>
        </w:tc>
        <w:tc>
          <w:tcPr>
            <w:tcW w:w="283" w:type="dxa"/>
            <w:vAlign w:val="center"/>
          </w:tcPr>
          <w:p w14:paraId="55397A06" w14:textId="09DDCD74" w:rsidR="004C0D57" w:rsidRPr="009F4C7D" w:rsidRDefault="004C0D57" w:rsidP="00F40E19">
            <w:pPr>
              <w:pStyle w:val="SOMContent"/>
              <w:spacing w:after="120"/>
              <w:jc w:val="center"/>
            </w:pPr>
            <w:r w:rsidRPr="009F4C7D">
              <w:t>S</w:t>
            </w:r>
            <w:r w:rsidR="00C8487D">
              <w:t>4</w:t>
            </w:r>
          </w:p>
        </w:tc>
      </w:tr>
    </w:tbl>
    <w:p w14:paraId="5854C046" w14:textId="77777777" w:rsidR="004C0D57" w:rsidRPr="009F4C7D" w:rsidRDefault="004C0D57" w:rsidP="00F40E19">
      <w:pPr>
        <w:pStyle w:val="NormalWeb"/>
        <w:spacing w:before="120" w:beforeAutospacing="0" w:after="120" w:afterAutospacing="0"/>
      </w:pPr>
      <w:r w:rsidRPr="009F4C7D">
        <w:t xml:space="preserve">Under these assumptions, the expected population size in each generation is given by the multinomial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12"/>
        <w:gridCol w:w="470"/>
      </w:tblGrid>
      <w:tr w:rsidR="004C0D57" w:rsidRPr="009F4C7D" w14:paraId="3B75A419" w14:textId="77777777" w:rsidTr="002A522E">
        <w:tc>
          <w:tcPr>
            <w:tcW w:w="279" w:type="dxa"/>
            <w:vAlign w:val="center"/>
          </w:tcPr>
          <w:p w14:paraId="466115D8" w14:textId="77777777" w:rsidR="004C0D57" w:rsidRPr="009F4C7D" w:rsidRDefault="004C0D57" w:rsidP="00F40E19">
            <w:pPr>
              <w:pStyle w:val="SOMContent"/>
              <w:spacing w:after="120"/>
              <w:jc w:val="center"/>
            </w:pPr>
          </w:p>
        </w:tc>
        <w:tc>
          <w:tcPr>
            <w:tcW w:w="8788" w:type="dxa"/>
            <w:vAlign w:val="center"/>
          </w:tcPr>
          <w:p w14:paraId="158FE633" w14:textId="77777777" w:rsidR="004C0D57" w:rsidRPr="009F4C7D" w:rsidRDefault="00DC3342" w:rsidP="00F40E19">
            <w:pPr>
              <w:pStyle w:val="NormalWeb"/>
              <w:spacing w:before="120" w:beforeAutospacing="0" w:after="120" w:afterAutospacing="0"/>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m:rPr>
                    <m:scr m:val="script"/>
                  </m:rPr>
                  <w:rPr>
                    <w:rFonts w:ascii="Cambria Math" w:hAnsi="Cambria Math"/>
                  </w:rPr>
                  <m:t>∼M(</m:t>
                </m:r>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tc>
        <w:tc>
          <w:tcPr>
            <w:tcW w:w="283" w:type="dxa"/>
            <w:vAlign w:val="center"/>
          </w:tcPr>
          <w:p w14:paraId="4C7EE720" w14:textId="77777777" w:rsidR="004C0D57" w:rsidRPr="009F4C7D" w:rsidRDefault="004C0D57" w:rsidP="00F40E19">
            <w:pPr>
              <w:pStyle w:val="SOMContent"/>
              <w:spacing w:after="120"/>
              <w:jc w:val="center"/>
            </w:pPr>
            <w:r w:rsidRPr="009F4C7D">
              <w:t>S3</w:t>
            </w:r>
          </w:p>
        </w:tc>
      </w:tr>
    </w:tbl>
    <w:p w14:paraId="2B251505" w14:textId="77777777" w:rsidR="004C0D57" w:rsidRPr="009F4C7D" w:rsidRDefault="004C0D57" w:rsidP="00F40E19">
      <w:pPr>
        <w:pStyle w:val="NormalWeb"/>
        <w:spacing w:before="120" w:beforeAutospacing="0" w:after="120" w:afterAutospacing="0"/>
      </w:pPr>
      <w:r w:rsidRPr="009F4C7D">
        <w:t xml:space="preserve">For large </w:t>
      </w:r>
      <m:oMath>
        <m:r>
          <w:rPr>
            <w:rFonts w:ascii="Cambria Math" w:hAnsi="Cambria Math"/>
          </w:rPr>
          <m:t>N</m:t>
        </m:r>
      </m:oMath>
      <w:r w:rsidRPr="009F4C7D">
        <w:t xml:space="preserve">, equation 3 is reasonably approximated by the normal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12"/>
        <w:gridCol w:w="470"/>
      </w:tblGrid>
      <w:tr w:rsidR="004C0D57" w:rsidRPr="009F4C7D" w14:paraId="3FD490A9" w14:textId="77777777" w:rsidTr="002A522E">
        <w:tc>
          <w:tcPr>
            <w:tcW w:w="279" w:type="dxa"/>
            <w:vAlign w:val="center"/>
          </w:tcPr>
          <w:p w14:paraId="48A434A9" w14:textId="77777777" w:rsidR="004C0D57" w:rsidRPr="009F4C7D" w:rsidRDefault="004C0D57" w:rsidP="00F40E19">
            <w:pPr>
              <w:pStyle w:val="SOMContent"/>
              <w:spacing w:after="120"/>
              <w:jc w:val="center"/>
            </w:pPr>
          </w:p>
        </w:tc>
        <w:tc>
          <w:tcPr>
            <w:tcW w:w="8788" w:type="dxa"/>
            <w:vAlign w:val="center"/>
          </w:tcPr>
          <w:p w14:paraId="5E851B0C" w14:textId="77777777" w:rsidR="004C0D57" w:rsidRPr="009F4C7D" w:rsidRDefault="00DC3342" w:rsidP="00F40E19">
            <w:pPr>
              <w:pStyle w:val="NormalWeb"/>
              <w:spacing w:before="120" w:beforeAutospacing="0" w:after="120" w:afterAutospacing="0"/>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tc>
        <w:tc>
          <w:tcPr>
            <w:tcW w:w="283" w:type="dxa"/>
            <w:vAlign w:val="center"/>
          </w:tcPr>
          <w:p w14:paraId="336B8B87" w14:textId="77777777" w:rsidR="004C0D57" w:rsidRPr="009F4C7D" w:rsidRDefault="004C0D57" w:rsidP="00F40E19">
            <w:pPr>
              <w:pStyle w:val="SOMContent"/>
              <w:spacing w:after="120"/>
              <w:jc w:val="center"/>
            </w:pPr>
            <w:r w:rsidRPr="009F4C7D">
              <w:t>S2</w:t>
            </w:r>
          </w:p>
        </w:tc>
      </w:tr>
    </w:tbl>
    <w:p w14:paraId="58BE7C55" w14:textId="77777777" w:rsidR="004C0D57" w:rsidRPr="009F4C7D" w:rsidRDefault="004C0D57" w:rsidP="00F40E19">
      <w:pPr>
        <w:pStyle w:val="SOMContent"/>
        <w:spacing w:after="120"/>
      </w:pPr>
      <w:r w:rsidRPr="009F4C7D">
        <w:lastRenderedPageBreak/>
        <w:t xml:space="preserve">where </w:t>
      </w:r>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i</m:t>
            </m:r>
          </m:sub>
        </m:sSub>
      </m:oMath>
      <w:r w:rsidRPr="009F4C7D">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Pr="009F4C7D">
        <w:t>.</w:t>
      </w:r>
    </w:p>
    <w:p w14:paraId="31D6835B" w14:textId="77777777" w:rsidR="004C0D57" w:rsidRPr="009F4C7D" w:rsidRDefault="004C0D57" w:rsidP="00F40E19">
      <w:pPr>
        <w:pStyle w:val="SOMContent"/>
        <w:spacing w:after="120"/>
      </w:pPr>
    </w:p>
    <w:p w14:paraId="42B0B09E" w14:textId="77777777" w:rsidR="00131BD9" w:rsidRPr="009F4C7D" w:rsidRDefault="00131BD9" w:rsidP="00F40E19">
      <w:pPr>
        <w:pStyle w:val="SOMContent"/>
        <w:spacing w:after="120"/>
      </w:pPr>
    </w:p>
    <w:p w14:paraId="5B94C49A" w14:textId="77777777" w:rsidR="00131BD9" w:rsidRPr="009F4C7D" w:rsidRDefault="00131BD9" w:rsidP="00F40E19">
      <w:pPr>
        <w:pStyle w:val="SOMContent"/>
        <w:spacing w:after="120"/>
      </w:pPr>
    </w:p>
    <w:p w14:paraId="38F5D9E5" w14:textId="74A9E7CC" w:rsidR="00720F46" w:rsidRPr="009F4C7D" w:rsidRDefault="00720F46" w:rsidP="00F40E19">
      <w:pPr>
        <w:pStyle w:val="SOMContent"/>
        <w:spacing w:after="120"/>
      </w:pPr>
      <w:r w:rsidRPr="009F4C7D">
        <w:t xml:space="preserve">Each of the 77 </w:t>
      </w:r>
      <w:r w:rsidR="00254AC5" w:rsidRPr="009F4C7D">
        <w:t xml:space="preserve">phenotypes </w:t>
      </w:r>
      <w:r w:rsidRPr="009F4C7D">
        <w:t>is defined by a unique temperature optimum, as indicated in Figure</w:t>
      </w:r>
      <w:r w:rsidR="0083476E" w:rsidRPr="009F4C7D">
        <w:t> </w:t>
      </w:r>
      <w:r w:rsidRPr="009F4C7D">
        <w:t xml:space="preserve">S1. </w:t>
      </w:r>
    </w:p>
    <w:p w14:paraId="6BA10E40" w14:textId="1CACB027" w:rsidR="00254AC5" w:rsidRPr="009F4C7D" w:rsidRDefault="00254AC5" w:rsidP="00D73714">
      <w:pPr>
        <w:pStyle w:val="SOMContent"/>
      </w:pPr>
    </w:p>
    <w:p w14:paraId="27EE883C" w14:textId="77777777" w:rsidR="00254AC5" w:rsidRPr="009F4C7D" w:rsidRDefault="00254AC5" w:rsidP="00D73714">
      <w:pPr>
        <w:pStyle w:val="SOMContent"/>
      </w:pPr>
    </w:p>
    <w:p w14:paraId="32F49DFA" w14:textId="29E686BA" w:rsidR="00254AC5" w:rsidRPr="009F4C7D" w:rsidRDefault="00254AC5" w:rsidP="00D73714">
      <w:pPr>
        <w:pStyle w:val="SOMContent"/>
      </w:pPr>
      <w:r w:rsidRPr="009F4C7D">
        <w:t xml:space="preserve">The local carrying capacity of </w:t>
      </w:r>
      <w:r w:rsidRPr="009F4C7D">
        <w:rPr>
          <w:i/>
          <w:iCs/>
        </w:rPr>
        <w:t>Prochlorococcus</w:t>
      </w:r>
      <w:r w:rsidRPr="009F4C7D">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9F4C7D">
        <w:t xml:space="preserve"> is defined from the output of a global ecosystem model, and at each generation (1 day), </w:t>
      </w:r>
    </w:p>
    <w:p w14:paraId="0D1E1A14" w14:textId="77777777" w:rsidR="00254AC5" w:rsidRPr="009F4C7D" w:rsidRDefault="00254AC5" w:rsidP="00D73714">
      <w:pPr>
        <w:pStyle w:val="SOMContent"/>
      </w:pPr>
    </w:p>
    <w:p w14:paraId="443C6462" w14:textId="318FE45C" w:rsidR="00720F46" w:rsidRPr="009F4C7D" w:rsidRDefault="00720F46" w:rsidP="00D73714">
      <w:pPr>
        <w:pStyle w:val="SOMContent"/>
      </w:pPr>
    </w:p>
    <w:p w14:paraId="78386E31" w14:textId="27E846A9" w:rsidR="00720F46" w:rsidRPr="009F4C7D" w:rsidRDefault="00720F46" w:rsidP="00D73714">
      <w:pPr>
        <w:pStyle w:val="SOMContent"/>
      </w:pPr>
    </w:p>
    <w:p w14:paraId="14EB9AC9" w14:textId="2D9DDF3F" w:rsidR="00720F46" w:rsidRPr="009F4C7D" w:rsidRDefault="00720F46" w:rsidP="00D73714">
      <w:pPr>
        <w:pStyle w:val="SOMContent"/>
      </w:pPr>
    </w:p>
    <w:p w14:paraId="1C8A3FA4" w14:textId="77777777" w:rsidR="00720F46" w:rsidRPr="009F4C7D" w:rsidRDefault="00720F46" w:rsidP="00D73714">
      <w:pPr>
        <w:pStyle w:val="SOMContent"/>
      </w:pPr>
    </w:p>
    <w:p w14:paraId="58D2E933" w14:textId="75F56B71" w:rsidR="00A96FF8" w:rsidRPr="009F4C7D" w:rsidRDefault="00C8487D" w:rsidP="00D73714">
      <w:pPr>
        <w:pStyle w:val="SOMContent"/>
      </w:pPr>
      <w:r>
        <w:t>-</w:t>
      </w:r>
    </w:p>
    <w:p w14:paraId="01DF5AD4" w14:textId="77777777" w:rsidR="00A96FF8" w:rsidRPr="009F4C7D" w:rsidRDefault="00A96FF8" w:rsidP="00A96FF8">
      <w:pPr>
        <w:pStyle w:val="NormalWeb"/>
      </w:pPr>
    </w:p>
    <w:p w14:paraId="0EE28522" w14:textId="77777777" w:rsidR="00A96FF8" w:rsidRPr="009F4C7D" w:rsidRDefault="00A96FF8" w:rsidP="00D73714">
      <w:pPr>
        <w:pStyle w:val="SOMContent"/>
      </w:pPr>
    </w:p>
    <w:p w14:paraId="027FDAED" w14:textId="7412D5A8" w:rsidR="00AA625A" w:rsidRPr="009F4C7D" w:rsidRDefault="00AA625A" w:rsidP="00D73714">
      <w:pPr>
        <w:pStyle w:val="SOMContent"/>
      </w:pPr>
    </w:p>
    <w:p w14:paraId="119B8758" w14:textId="7BE2D72F" w:rsidR="00BB794E" w:rsidRPr="009F4C7D" w:rsidRDefault="00BB794E" w:rsidP="00D73714">
      <w:pPr>
        <w:pStyle w:val="SOMContent"/>
      </w:pPr>
    </w:p>
    <w:p w14:paraId="2100224A" w14:textId="0B25914B" w:rsidR="00AA625A" w:rsidRPr="009F4C7D" w:rsidRDefault="00AA625A" w:rsidP="00D73714">
      <w:pPr>
        <w:pStyle w:val="SOMContent"/>
      </w:pPr>
    </w:p>
    <w:p w14:paraId="3B439242" w14:textId="77777777" w:rsidR="00E42C0A" w:rsidRPr="009F4C7D" w:rsidRDefault="00E42C0A" w:rsidP="00D73714">
      <w:pPr>
        <w:pStyle w:val="SOMContent"/>
      </w:pPr>
    </w:p>
    <w:p w14:paraId="545EABB5" w14:textId="3367483B" w:rsidR="00253E8B" w:rsidRPr="009F4C7D" w:rsidRDefault="00253E8B" w:rsidP="00D73714">
      <w:pPr>
        <w:pStyle w:val="SOMContent"/>
      </w:pPr>
    </w:p>
    <w:p w14:paraId="1C4AC6B1" w14:textId="272D3235" w:rsidR="00253E8B" w:rsidRPr="009F4C7D" w:rsidRDefault="00253E8B" w:rsidP="00D73714">
      <w:pPr>
        <w:pStyle w:val="SOMContent"/>
      </w:pPr>
    </w:p>
    <w:p w14:paraId="7C52355D" w14:textId="77777777" w:rsidR="00466AC1" w:rsidRPr="009F4C7D" w:rsidRDefault="00466AC1" w:rsidP="00D73714">
      <w:pPr>
        <w:pStyle w:val="SOMContent"/>
      </w:pPr>
    </w:p>
    <w:p w14:paraId="36B79DAF" w14:textId="77777777" w:rsidR="00E42C0A" w:rsidRPr="009F4C7D" w:rsidRDefault="00E42C0A" w:rsidP="00D73714">
      <w:pPr>
        <w:pStyle w:val="SOMContent"/>
      </w:pPr>
    </w:p>
    <w:p w14:paraId="60E85688" w14:textId="77777777" w:rsidR="00E42C0A" w:rsidRPr="009F4C7D" w:rsidRDefault="00E42C0A" w:rsidP="00D73714">
      <w:pPr>
        <w:pStyle w:val="SOMContent"/>
      </w:pPr>
    </w:p>
    <w:p w14:paraId="6547E51A" w14:textId="47886134" w:rsidR="00D73714" w:rsidRPr="009F4C7D" w:rsidRDefault="00D73714" w:rsidP="00D73714">
      <w:pPr>
        <w:pStyle w:val="SOMContent"/>
      </w:pPr>
      <w:r w:rsidRPr="009F4C7D">
        <w:t>Figures S1-S#</w:t>
      </w:r>
    </w:p>
    <w:p w14:paraId="75F951AE" w14:textId="77777777" w:rsidR="00C447CD" w:rsidRPr="009F4C7D" w:rsidRDefault="00C447CD">
      <w:pPr>
        <w:sectPr w:rsidR="00C447CD" w:rsidRPr="009F4C7D" w:rsidSect="00D73714">
          <w:headerReference w:type="first" r:id="rId19"/>
          <w:pgSz w:w="12240" w:h="15840"/>
          <w:pgMar w:top="1440" w:right="1440" w:bottom="1440" w:left="1440" w:header="432" w:footer="720" w:gutter="0"/>
          <w:cols w:space="720"/>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2"/>
      </w:tblGrid>
      <w:tr w:rsidR="00C447CD" w:rsidRPr="009F4C7D" w14:paraId="1AF06EF8" w14:textId="77777777" w:rsidTr="00784437">
        <w:tc>
          <w:tcPr>
            <w:tcW w:w="12950" w:type="dxa"/>
          </w:tcPr>
          <w:p w14:paraId="74B69148" w14:textId="22FF2E8F" w:rsidR="00C447CD" w:rsidRPr="009F4C7D" w:rsidRDefault="00784437">
            <w:r>
              <w:rPr>
                <w:noProof/>
              </w:rPr>
              <w:lastRenderedPageBreak/>
              <w:drawing>
                <wp:inline distT="0" distB="0" distL="0" distR="0" wp14:anchorId="32A9FB8B" wp14:editId="19322F1A">
                  <wp:extent cx="8521966" cy="48392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pt_abundances.png"/>
                          <pic:cNvPicPr/>
                        </pic:nvPicPr>
                        <pic:blipFill>
                          <a:blip r:embed="rId20"/>
                          <a:stretch>
                            <a:fillRect/>
                          </a:stretch>
                        </pic:blipFill>
                        <pic:spPr>
                          <a:xfrm>
                            <a:off x="0" y="0"/>
                            <a:ext cx="8560329" cy="4861071"/>
                          </a:xfrm>
                          <a:prstGeom prst="rect">
                            <a:avLst/>
                          </a:prstGeom>
                        </pic:spPr>
                      </pic:pic>
                    </a:graphicData>
                  </a:graphic>
                </wp:inline>
              </w:drawing>
            </w:r>
          </w:p>
        </w:tc>
      </w:tr>
      <w:tr w:rsidR="00C447CD" w:rsidRPr="009F4C7D" w14:paraId="1F99BC3A" w14:textId="77777777" w:rsidTr="00784437">
        <w:tc>
          <w:tcPr>
            <w:tcW w:w="12950" w:type="dxa"/>
          </w:tcPr>
          <w:p w14:paraId="7EB1401E" w14:textId="77777777" w:rsidR="00784437" w:rsidRDefault="00784437">
            <w:pPr>
              <w:rPr>
                <w:b/>
                <w:bCs/>
              </w:rPr>
            </w:pPr>
          </w:p>
          <w:p w14:paraId="14DDE4A8" w14:textId="6872298F" w:rsidR="00C447CD" w:rsidRPr="009F4C7D" w:rsidRDefault="00C447CD">
            <w:pPr>
              <w:rPr>
                <w:b/>
                <w:bCs/>
              </w:rPr>
            </w:pPr>
            <w:r w:rsidRPr="009F4C7D">
              <w:rPr>
                <w:b/>
                <w:bCs/>
              </w:rPr>
              <w:t xml:space="preserve">Figure </w:t>
            </w:r>
            <w:proofErr w:type="gramStart"/>
            <w:r w:rsidRPr="009F4C7D">
              <w:rPr>
                <w:b/>
                <w:bCs/>
              </w:rPr>
              <w:t>S?:</w:t>
            </w:r>
            <w:proofErr w:type="gramEnd"/>
            <w:r w:rsidRPr="009F4C7D">
              <w:t xml:space="preserve"> </w:t>
            </w:r>
          </w:p>
        </w:tc>
      </w:tr>
    </w:tbl>
    <w:p w14:paraId="634CCFAB" w14:textId="23C63B77" w:rsidR="00C447CD" w:rsidRPr="009F4C7D" w:rsidRDefault="00C447CD">
      <w:pPr>
        <w:sectPr w:rsidR="00C447CD" w:rsidRPr="009F4C7D" w:rsidSect="00C447CD">
          <w:pgSz w:w="15840" w:h="12240" w:orient="landscape"/>
          <w:pgMar w:top="1134" w:right="1134" w:bottom="1134" w:left="1134" w:header="431" w:footer="720" w:gutter="0"/>
          <w:cols w:space="720"/>
          <w:titlePg/>
          <w:docGrid w:linePitch="360"/>
        </w:sectPr>
      </w:pPr>
    </w:p>
    <w:p w14:paraId="5605D571" w14:textId="78BF7086" w:rsidR="00C447CD" w:rsidRPr="009F4C7D" w:rsidRDefault="00C447CD">
      <w:pPr>
        <w:rPr>
          <w:rFonts w:eastAsia="Times New Roman"/>
          <w:sz w:val="24"/>
          <w:szCs w:val="24"/>
        </w:rPr>
      </w:pPr>
    </w:p>
    <w:p w14:paraId="388185A1" w14:textId="5BF039A5" w:rsidR="00C447CD" w:rsidRPr="009F4C7D" w:rsidRDefault="00C447CD">
      <w:pPr>
        <w:rPr>
          <w:rFonts w:eastAsia="Times New Roman"/>
          <w:sz w:val="24"/>
          <w:szCs w:val="24"/>
        </w:rPr>
      </w:pPr>
      <w:r w:rsidRPr="009F4C7D">
        <w:br w:type="page"/>
      </w:r>
    </w:p>
    <w:p w14:paraId="29E045B6" w14:textId="77777777" w:rsidR="00C447CD" w:rsidRPr="009F4C7D" w:rsidRDefault="00C447CD" w:rsidP="00D73714">
      <w:pPr>
        <w:pStyle w:val="SOMContent"/>
      </w:pPr>
    </w:p>
    <w:p w14:paraId="122D0677" w14:textId="77777777" w:rsidR="00D73714" w:rsidRPr="009F4C7D" w:rsidRDefault="00D73714" w:rsidP="00D73714">
      <w:pPr>
        <w:pStyle w:val="SOMContent"/>
      </w:pPr>
      <w:r w:rsidRPr="009F4C7D">
        <w:t>Tables S1-S#</w:t>
      </w:r>
    </w:p>
    <w:p w14:paraId="645DCBE9" w14:textId="77777777" w:rsidR="00D73714" w:rsidRPr="009F4C7D" w:rsidRDefault="00D73714" w:rsidP="00D73714">
      <w:pPr>
        <w:pStyle w:val="SOMContent"/>
      </w:pPr>
      <w:r w:rsidRPr="009F4C7D">
        <w:t>Movies S1-S#</w:t>
      </w:r>
    </w:p>
    <w:p w14:paraId="7D648AD3" w14:textId="77777777" w:rsidR="00D73714" w:rsidRPr="009F4C7D" w:rsidRDefault="00D73714" w:rsidP="00D73714">
      <w:pPr>
        <w:pStyle w:val="SOMContent"/>
      </w:pPr>
      <w:r w:rsidRPr="009F4C7D">
        <w:t>Audio Files S1-S#</w:t>
      </w:r>
    </w:p>
    <w:p w14:paraId="152EB10C" w14:textId="77777777" w:rsidR="00D73714" w:rsidRPr="009F4C7D" w:rsidRDefault="00D73714" w:rsidP="00D73714">
      <w:pPr>
        <w:pStyle w:val="SOMContent"/>
      </w:pPr>
      <w:r w:rsidRPr="009F4C7D">
        <w:t>External Databases S1-S#</w:t>
      </w:r>
    </w:p>
    <w:p w14:paraId="3B4ADE85" w14:textId="77777777" w:rsidR="00D73714" w:rsidRPr="009F4C7D" w:rsidRDefault="00D73714" w:rsidP="00D73714">
      <w:pPr>
        <w:pStyle w:val="SOMContent"/>
      </w:pPr>
      <w:r w:rsidRPr="009F4C7D">
        <w:t>References (</w:t>
      </w:r>
      <w:r w:rsidRPr="009F4C7D">
        <w:rPr>
          <w:i/>
        </w:rPr>
        <w:t>##-##</w:t>
      </w:r>
      <w:r w:rsidRPr="009F4C7D">
        <w:t>)</w:t>
      </w:r>
    </w:p>
    <w:p w14:paraId="424760E5" w14:textId="77777777" w:rsidR="00D73714" w:rsidRPr="009F4C7D" w:rsidRDefault="00D73714" w:rsidP="00D73714">
      <w:pPr>
        <w:pStyle w:val="Paragraph"/>
      </w:pPr>
    </w:p>
    <w:p w14:paraId="475CFD18" w14:textId="77777777" w:rsidR="00D73714" w:rsidRPr="009F4C7D" w:rsidRDefault="00D73714" w:rsidP="00D73714">
      <w:pPr>
        <w:pStyle w:val="AppendixHead"/>
      </w:pPr>
      <w:r w:rsidRPr="009F4C7D">
        <w:t>Supplementary Materials:</w:t>
      </w:r>
    </w:p>
    <w:p w14:paraId="55665BA2" w14:textId="77777777" w:rsidR="00D73714" w:rsidRPr="009F4C7D" w:rsidRDefault="00D73714" w:rsidP="00D73714">
      <w:pPr>
        <w:pStyle w:val="Paragraph"/>
        <w:ind w:firstLine="0"/>
      </w:pPr>
      <w:r w:rsidRPr="009F4C7D">
        <w:t>This section includes the actual text of the Supplementary Materials, which can include any or all of the preceding items, and figure captions and tables that can easily be incorporated into one supplementary material file.  Please edit the list above as appropriate and include it at the end of your main paper.  If there are additional files that cannot be easily accommodates (e.g., movies or large tables), please include captions here.</w:t>
      </w:r>
    </w:p>
    <w:p w14:paraId="52D62E7E" w14:textId="77777777" w:rsidR="00D73714" w:rsidRPr="009F4C7D" w:rsidRDefault="00D73714" w:rsidP="00D73714">
      <w:pPr>
        <w:pStyle w:val="Paragraph"/>
      </w:pPr>
      <w:r w:rsidRPr="009F4C7D">
        <w:rPr>
          <w:b/>
        </w:rPr>
        <w:t xml:space="preserve">Materials and Methods: </w:t>
      </w:r>
      <w:r w:rsidRPr="009F4C7D">
        <w:t>Can include the Materials and Methods here. Additional references should be cited here and included in the main reference list.</w:t>
      </w:r>
    </w:p>
    <w:p w14:paraId="7DC26D0A" w14:textId="77777777" w:rsidR="00D73714" w:rsidRPr="009F4C7D" w:rsidRDefault="00D73714" w:rsidP="00D73714">
      <w:pPr>
        <w:pStyle w:val="Paragraph"/>
      </w:pPr>
      <w:r w:rsidRPr="009F4C7D">
        <w:rPr>
          <w:b/>
        </w:rPr>
        <w:t>Any Additional Author notes:</w:t>
      </w:r>
      <w:r w:rsidRPr="009F4C7D">
        <w:t xml:space="preserve"> For example, author contributions or a list of group authors.</w:t>
      </w:r>
    </w:p>
    <w:p w14:paraId="26DE0D99" w14:textId="77777777" w:rsidR="00D73714" w:rsidRPr="009F4C7D" w:rsidRDefault="00D73714"/>
    <w:sectPr w:rsidR="00D73714" w:rsidRPr="009F4C7D" w:rsidSect="00C447CD">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D08E9B" w14:textId="77777777" w:rsidR="00DC3342" w:rsidRDefault="00DC3342" w:rsidP="00D73714">
      <w:r>
        <w:separator/>
      </w:r>
    </w:p>
  </w:endnote>
  <w:endnote w:type="continuationSeparator" w:id="0">
    <w:p w14:paraId="7A153B04" w14:textId="77777777" w:rsidR="00DC3342" w:rsidRDefault="00DC3342"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4A798" w14:textId="77777777" w:rsidR="00DC3342" w:rsidRDefault="00DC3342" w:rsidP="00D73714">
      <w:r>
        <w:separator/>
      </w:r>
    </w:p>
  </w:footnote>
  <w:footnote w:type="continuationSeparator" w:id="0">
    <w:p w14:paraId="3DFB16C4" w14:textId="77777777" w:rsidR="00DC3342" w:rsidRDefault="00DC3342" w:rsidP="00D73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56912" w14:textId="1FC6AC21" w:rsidR="00D73714" w:rsidRDefault="00D73714" w:rsidP="00D73714">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131BD9"/>
    <w:rsid w:val="001736A4"/>
    <w:rsid w:val="001C0312"/>
    <w:rsid w:val="00236F25"/>
    <w:rsid w:val="00253E8B"/>
    <w:rsid w:val="00254AC5"/>
    <w:rsid w:val="00352FD0"/>
    <w:rsid w:val="004516A7"/>
    <w:rsid w:val="00466AC1"/>
    <w:rsid w:val="00483DE4"/>
    <w:rsid w:val="004C0D57"/>
    <w:rsid w:val="005D26DD"/>
    <w:rsid w:val="0064261D"/>
    <w:rsid w:val="00720F46"/>
    <w:rsid w:val="00755CB0"/>
    <w:rsid w:val="00784437"/>
    <w:rsid w:val="007F7C22"/>
    <w:rsid w:val="008004C2"/>
    <w:rsid w:val="0083476E"/>
    <w:rsid w:val="009E4114"/>
    <w:rsid w:val="009F4C7D"/>
    <w:rsid w:val="00A96FF8"/>
    <w:rsid w:val="00AA3947"/>
    <w:rsid w:val="00AA625A"/>
    <w:rsid w:val="00B37DCC"/>
    <w:rsid w:val="00B419BA"/>
    <w:rsid w:val="00B55E2E"/>
    <w:rsid w:val="00BB794E"/>
    <w:rsid w:val="00C1524B"/>
    <w:rsid w:val="00C447CD"/>
    <w:rsid w:val="00C62125"/>
    <w:rsid w:val="00C8487D"/>
    <w:rsid w:val="00D134D1"/>
    <w:rsid w:val="00D51C92"/>
    <w:rsid w:val="00D73714"/>
    <w:rsid w:val="00D96213"/>
    <w:rsid w:val="00DC3342"/>
    <w:rsid w:val="00DF1B8A"/>
    <w:rsid w:val="00E42C0A"/>
    <w:rsid w:val="00E72365"/>
    <w:rsid w:val="00F40E19"/>
    <w:rsid w:val="00F87E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ECAD1E7"/>
  <w15:chartTrackingRefBased/>
  <w15:docId w15:val="{F44265DA-39BA-8F45-AAE9-F8F9BF618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table" w:styleId="TableGrid">
    <w:name w:val="Table Grid"/>
    <w:basedOn w:val="TableNormal"/>
    <w:uiPriority w:val="59"/>
    <w:rsid w:val="00AA62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253E8B"/>
    <w:rPr>
      <w:color w:val="808080"/>
    </w:rPr>
  </w:style>
  <w:style w:type="paragraph" w:styleId="NormalWeb">
    <w:name w:val="Normal (Web)"/>
    <w:basedOn w:val="Normal"/>
    <w:uiPriority w:val="99"/>
    <w:unhideWhenUsed/>
    <w:rsid w:val="00E42C0A"/>
    <w:pPr>
      <w:spacing w:before="100" w:beforeAutospacing="1" w:after="100" w:afterAutospacing="1"/>
    </w:pPr>
    <w:rPr>
      <w:rFonts w:eastAsia="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00653">
      <w:bodyDiv w:val="1"/>
      <w:marLeft w:val="0"/>
      <w:marRight w:val="0"/>
      <w:marTop w:val="0"/>
      <w:marBottom w:val="0"/>
      <w:divBdr>
        <w:top w:val="none" w:sz="0" w:space="0" w:color="auto"/>
        <w:left w:val="none" w:sz="0" w:space="0" w:color="auto"/>
        <w:bottom w:val="none" w:sz="0" w:space="0" w:color="auto"/>
        <w:right w:val="none" w:sz="0" w:space="0" w:color="auto"/>
      </w:divBdr>
      <w:divsChild>
        <w:div w:id="1125777995">
          <w:marLeft w:val="0"/>
          <w:marRight w:val="0"/>
          <w:marTop w:val="0"/>
          <w:marBottom w:val="0"/>
          <w:divBdr>
            <w:top w:val="none" w:sz="0" w:space="0" w:color="auto"/>
            <w:left w:val="none" w:sz="0" w:space="0" w:color="auto"/>
            <w:bottom w:val="none" w:sz="0" w:space="0" w:color="auto"/>
            <w:right w:val="none" w:sz="0" w:space="0" w:color="auto"/>
          </w:divBdr>
          <w:divsChild>
            <w:div w:id="1886015418">
              <w:marLeft w:val="0"/>
              <w:marRight w:val="0"/>
              <w:marTop w:val="0"/>
              <w:marBottom w:val="0"/>
              <w:divBdr>
                <w:top w:val="none" w:sz="0" w:space="0" w:color="auto"/>
                <w:left w:val="none" w:sz="0" w:space="0" w:color="auto"/>
                <w:bottom w:val="none" w:sz="0" w:space="0" w:color="auto"/>
                <w:right w:val="none" w:sz="0" w:space="0" w:color="auto"/>
              </w:divBdr>
              <w:divsChild>
                <w:div w:id="176862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21244">
      <w:bodyDiv w:val="1"/>
      <w:marLeft w:val="0"/>
      <w:marRight w:val="0"/>
      <w:marTop w:val="0"/>
      <w:marBottom w:val="0"/>
      <w:divBdr>
        <w:top w:val="none" w:sz="0" w:space="0" w:color="auto"/>
        <w:left w:val="none" w:sz="0" w:space="0" w:color="auto"/>
        <w:bottom w:val="none" w:sz="0" w:space="0" w:color="auto"/>
        <w:right w:val="none" w:sz="0" w:space="0" w:color="auto"/>
      </w:divBdr>
      <w:divsChild>
        <w:div w:id="1001616229">
          <w:marLeft w:val="0"/>
          <w:marRight w:val="0"/>
          <w:marTop w:val="0"/>
          <w:marBottom w:val="0"/>
          <w:divBdr>
            <w:top w:val="none" w:sz="0" w:space="0" w:color="auto"/>
            <w:left w:val="none" w:sz="0" w:space="0" w:color="auto"/>
            <w:bottom w:val="none" w:sz="0" w:space="0" w:color="auto"/>
            <w:right w:val="none" w:sz="0" w:space="0" w:color="auto"/>
          </w:divBdr>
          <w:divsChild>
            <w:div w:id="1696034432">
              <w:marLeft w:val="0"/>
              <w:marRight w:val="0"/>
              <w:marTop w:val="0"/>
              <w:marBottom w:val="0"/>
              <w:divBdr>
                <w:top w:val="none" w:sz="0" w:space="0" w:color="auto"/>
                <w:left w:val="none" w:sz="0" w:space="0" w:color="auto"/>
                <w:bottom w:val="none" w:sz="0" w:space="0" w:color="auto"/>
                <w:right w:val="none" w:sz="0" w:space="0" w:color="auto"/>
              </w:divBdr>
              <w:divsChild>
                <w:div w:id="95371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728682">
      <w:bodyDiv w:val="1"/>
      <w:marLeft w:val="0"/>
      <w:marRight w:val="0"/>
      <w:marTop w:val="0"/>
      <w:marBottom w:val="0"/>
      <w:divBdr>
        <w:top w:val="none" w:sz="0" w:space="0" w:color="auto"/>
        <w:left w:val="none" w:sz="0" w:space="0" w:color="auto"/>
        <w:bottom w:val="none" w:sz="0" w:space="0" w:color="auto"/>
        <w:right w:val="none" w:sz="0" w:space="0" w:color="auto"/>
      </w:divBdr>
      <w:divsChild>
        <w:div w:id="2134011665">
          <w:marLeft w:val="0"/>
          <w:marRight w:val="0"/>
          <w:marTop w:val="0"/>
          <w:marBottom w:val="0"/>
          <w:divBdr>
            <w:top w:val="none" w:sz="0" w:space="0" w:color="auto"/>
            <w:left w:val="none" w:sz="0" w:space="0" w:color="auto"/>
            <w:bottom w:val="none" w:sz="0" w:space="0" w:color="auto"/>
            <w:right w:val="none" w:sz="0" w:space="0" w:color="auto"/>
          </w:divBdr>
          <w:divsChild>
            <w:div w:id="1130168520">
              <w:marLeft w:val="0"/>
              <w:marRight w:val="0"/>
              <w:marTop w:val="0"/>
              <w:marBottom w:val="0"/>
              <w:divBdr>
                <w:top w:val="none" w:sz="0" w:space="0" w:color="auto"/>
                <w:left w:val="none" w:sz="0" w:space="0" w:color="auto"/>
                <w:bottom w:val="none" w:sz="0" w:space="0" w:color="auto"/>
                <w:right w:val="none" w:sz="0" w:space="0" w:color="auto"/>
              </w:divBdr>
              <w:divsChild>
                <w:div w:id="183560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656544">
      <w:bodyDiv w:val="1"/>
      <w:marLeft w:val="0"/>
      <w:marRight w:val="0"/>
      <w:marTop w:val="0"/>
      <w:marBottom w:val="0"/>
      <w:divBdr>
        <w:top w:val="none" w:sz="0" w:space="0" w:color="auto"/>
        <w:left w:val="none" w:sz="0" w:space="0" w:color="auto"/>
        <w:bottom w:val="none" w:sz="0" w:space="0" w:color="auto"/>
        <w:right w:val="none" w:sz="0" w:space="0" w:color="auto"/>
      </w:divBdr>
      <w:divsChild>
        <w:div w:id="1367752773">
          <w:marLeft w:val="0"/>
          <w:marRight w:val="0"/>
          <w:marTop w:val="0"/>
          <w:marBottom w:val="0"/>
          <w:divBdr>
            <w:top w:val="none" w:sz="0" w:space="0" w:color="auto"/>
            <w:left w:val="none" w:sz="0" w:space="0" w:color="auto"/>
            <w:bottom w:val="none" w:sz="0" w:space="0" w:color="auto"/>
            <w:right w:val="none" w:sz="0" w:space="0" w:color="auto"/>
          </w:divBdr>
          <w:divsChild>
            <w:div w:id="1743018943">
              <w:marLeft w:val="0"/>
              <w:marRight w:val="0"/>
              <w:marTop w:val="0"/>
              <w:marBottom w:val="0"/>
              <w:divBdr>
                <w:top w:val="none" w:sz="0" w:space="0" w:color="auto"/>
                <w:left w:val="none" w:sz="0" w:space="0" w:color="auto"/>
                <w:bottom w:val="none" w:sz="0" w:space="0" w:color="auto"/>
                <w:right w:val="none" w:sz="0" w:space="0" w:color="auto"/>
              </w:divBdr>
              <w:divsChild>
                <w:div w:id="132890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667191">
      <w:bodyDiv w:val="1"/>
      <w:marLeft w:val="0"/>
      <w:marRight w:val="0"/>
      <w:marTop w:val="0"/>
      <w:marBottom w:val="0"/>
      <w:divBdr>
        <w:top w:val="none" w:sz="0" w:space="0" w:color="auto"/>
        <w:left w:val="none" w:sz="0" w:space="0" w:color="auto"/>
        <w:bottom w:val="none" w:sz="0" w:space="0" w:color="auto"/>
        <w:right w:val="none" w:sz="0" w:space="0" w:color="auto"/>
      </w:divBdr>
      <w:divsChild>
        <w:div w:id="431777493">
          <w:marLeft w:val="0"/>
          <w:marRight w:val="0"/>
          <w:marTop w:val="0"/>
          <w:marBottom w:val="0"/>
          <w:divBdr>
            <w:top w:val="none" w:sz="0" w:space="0" w:color="auto"/>
            <w:left w:val="none" w:sz="0" w:space="0" w:color="auto"/>
            <w:bottom w:val="none" w:sz="0" w:space="0" w:color="auto"/>
            <w:right w:val="none" w:sz="0" w:space="0" w:color="auto"/>
          </w:divBdr>
          <w:divsChild>
            <w:div w:id="1540895021">
              <w:marLeft w:val="0"/>
              <w:marRight w:val="0"/>
              <w:marTop w:val="0"/>
              <w:marBottom w:val="0"/>
              <w:divBdr>
                <w:top w:val="none" w:sz="0" w:space="0" w:color="auto"/>
                <w:left w:val="none" w:sz="0" w:space="0" w:color="auto"/>
                <w:bottom w:val="none" w:sz="0" w:space="0" w:color="auto"/>
                <w:right w:val="none" w:sz="0" w:space="0" w:color="auto"/>
              </w:divBdr>
              <w:divsChild>
                <w:div w:id="36159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507606">
      <w:bodyDiv w:val="1"/>
      <w:marLeft w:val="0"/>
      <w:marRight w:val="0"/>
      <w:marTop w:val="0"/>
      <w:marBottom w:val="0"/>
      <w:divBdr>
        <w:top w:val="none" w:sz="0" w:space="0" w:color="auto"/>
        <w:left w:val="none" w:sz="0" w:space="0" w:color="auto"/>
        <w:bottom w:val="none" w:sz="0" w:space="0" w:color="auto"/>
        <w:right w:val="none" w:sz="0" w:space="0" w:color="auto"/>
      </w:divBdr>
      <w:divsChild>
        <w:div w:id="738601198">
          <w:marLeft w:val="0"/>
          <w:marRight w:val="0"/>
          <w:marTop w:val="0"/>
          <w:marBottom w:val="0"/>
          <w:divBdr>
            <w:top w:val="none" w:sz="0" w:space="0" w:color="auto"/>
            <w:left w:val="none" w:sz="0" w:space="0" w:color="auto"/>
            <w:bottom w:val="none" w:sz="0" w:space="0" w:color="auto"/>
            <w:right w:val="none" w:sz="0" w:space="0" w:color="auto"/>
          </w:divBdr>
          <w:divsChild>
            <w:div w:id="1023479630">
              <w:marLeft w:val="0"/>
              <w:marRight w:val="0"/>
              <w:marTop w:val="0"/>
              <w:marBottom w:val="0"/>
              <w:divBdr>
                <w:top w:val="none" w:sz="0" w:space="0" w:color="auto"/>
                <w:left w:val="none" w:sz="0" w:space="0" w:color="auto"/>
                <w:bottom w:val="none" w:sz="0" w:space="0" w:color="auto"/>
                <w:right w:val="none" w:sz="0" w:space="0" w:color="auto"/>
              </w:divBdr>
              <w:divsChild>
                <w:div w:id="7005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750894">
      <w:bodyDiv w:val="1"/>
      <w:marLeft w:val="0"/>
      <w:marRight w:val="0"/>
      <w:marTop w:val="0"/>
      <w:marBottom w:val="0"/>
      <w:divBdr>
        <w:top w:val="none" w:sz="0" w:space="0" w:color="auto"/>
        <w:left w:val="none" w:sz="0" w:space="0" w:color="auto"/>
        <w:bottom w:val="none" w:sz="0" w:space="0" w:color="auto"/>
        <w:right w:val="none" w:sz="0" w:space="0" w:color="auto"/>
      </w:divBdr>
      <w:divsChild>
        <w:div w:id="613710228">
          <w:marLeft w:val="0"/>
          <w:marRight w:val="0"/>
          <w:marTop w:val="0"/>
          <w:marBottom w:val="0"/>
          <w:divBdr>
            <w:top w:val="none" w:sz="0" w:space="0" w:color="auto"/>
            <w:left w:val="none" w:sz="0" w:space="0" w:color="auto"/>
            <w:bottom w:val="none" w:sz="0" w:space="0" w:color="auto"/>
            <w:right w:val="none" w:sz="0" w:space="0" w:color="auto"/>
          </w:divBdr>
          <w:divsChild>
            <w:div w:id="501773691">
              <w:marLeft w:val="0"/>
              <w:marRight w:val="0"/>
              <w:marTop w:val="0"/>
              <w:marBottom w:val="0"/>
              <w:divBdr>
                <w:top w:val="none" w:sz="0" w:space="0" w:color="auto"/>
                <w:left w:val="none" w:sz="0" w:space="0" w:color="auto"/>
                <w:bottom w:val="none" w:sz="0" w:space="0" w:color="auto"/>
                <w:right w:val="none" w:sz="0" w:space="0" w:color="auto"/>
              </w:divBdr>
              <w:divsChild>
                <w:div w:id="51165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325561">
      <w:bodyDiv w:val="1"/>
      <w:marLeft w:val="0"/>
      <w:marRight w:val="0"/>
      <w:marTop w:val="0"/>
      <w:marBottom w:val="0"/>
      <w:divBdr>
        <w:top w:val="none" w:sz="0" w:space="0" w:color="auto"/>
        <w:left w:val="none" w:sz="0" w:space="0" w:color="auto"/>
        <w:bottom w:val="none" w:sz="0" w:space="0" w:color="auto"/>
        <w:right w:val="none" w:sz="0" w:space="0" w:color="auto"/>
      </w:divBdr>
      <w:divsChild>
        <w:div w:id="1787774129">
          <w:marLeft w:val="0"/>
          <w:marRight w:val="0"/>
          <w:marTop w:val="0"/>
          <w:marBottom w:val="0"/>
          <w:divBdr>
            <w:top w:val="none" w:sz="0" w:space="0" w:color="auto"/>
            <w:left w:val="none" w:sz="0" w:space="0" w:color="auto"/>
            <w:bottom w:val="none" w:sz="0" w:space="0" w:color="auto"/>
            <w:right w:val="none" w:sz="0" w:space="0" w:color="auto"/>
          </w:divBdr>
          <w:divsChild>
            <w:div w:id="415519212">
              <w:marLeft w:val="0"/>
              <w:marRight w:val="0"/>
              <w:marTop w:val="0"/>
              <w:marBottom w:val="0"/>
              <w:divBdr>
                <w:top w:val="none" w:sz="0" w:space="0" w:color="auto"/>
                <w:left w:val="none" w:sz="0" w:space="0" w:color="auto"/>
                <w:bottom w:val="none" w:sz="0" w:space="0" w:color="auto"/>
                <w:right w:val="none" w:sz="0" w:space="0" w:color="auto"/>
              </w:divBdr>
              <w:divsChild>
                <w:div w:id="41779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875734">
      <w:bodyDiv w:val="1"/>
      <w:marLeft w:val="0"/>
      <w:marRight w:val="0"/>
      <w:marTop w:val="0"/>
      <w:marBottom w:val="0"/>
      <w:divBdr>
        <w:top w:val="none" w:sz="0" w:space="0" w:color="auto"/>
        <w:left w:val="none" w:sz="0" w:space="0" w:color="auto"/>
        <w:bottom w:val="none" w:sz="0" w:space="0" w:color="auto"/>
        <w:right w:val="none" w:sz="0" w:space="0" w:color="auto"/>
      </w:divBdr>
      <w:divsChild>
        <w:div w:id="1805074989">
          <w:marLeft w:val="0"/>
          <w:marRight w:val="0"/>
          <w:marTop w:val="0"/>
          <w:marBottom w:val="0"/>
          <w:divBdr>
            <w:top w:val="none" w:sz="0" w:space="0" w:color="auto"/>
            <w:left w:val="none" w:sz="0" w:space="0" w:color="auto"/>
            <w:bottom w:val="none" w:sz="0" w:space="0" w:color="auto"/>
            <w:right w:val="none" w:sz="0" w:space="0" w:color="auto"/>
          </w:divBdr>
          <w:divsChild>
            <w:div w:id="514156794">
              <w:marLeft w:val="0"/>
              <w:marRight w:val="0"/>
              <w:marTop w:val="0"/>
              <w:marBottom w:val="0"/>
              <w:divBdr>
                <w:top w:val="none" w:sz="0" w:space="0" w:color="auto"/>
                <w:left w:val="none" w:sz="0" w:space="0" w:color="auto"/>
                <w:bottom w:val="none" w:sz="0" w:space="0" w:color="auto"/>
                <w:right w:val="none" w:sz="0" w:space="0" w:color="auto"/>
              </w:divBdr>
              <w:divsChild>
                <w:div w:id="200967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927676">
      <w:bodyDiv w:val="1"/>
      <w:marLeft w:val="0"/>
      <w:marRight w:val="0"/>
      <w:marTop w:val="0"/>
      <w:marBottom w:val="0"/>
      <w:divBdr>
        <w:top w:val="none" w:sz="0" w:space="0" w:color="auto"/>
        <w:left w:val="none" w:sz="0" w:space="0" w:color="auto"/>
        <w:bottom w:val="none" w:sz="0" w:space="0" w:color="auto"/>
        <w:right w:val="none" w:sz="0" w:space="0" w:color="auto"/>
      </w:divBdr>
      <w:divsChild>
        <w:div w:id="1393623276">
          <w:marLeft w:val="0"/>
          <w:marRight w:val="0"/>
          <w:marTop w:val="0"/>
          <w:marBottom w:val="0"/>
          <w:divBdr>
            <w:top w:val="none" w:sz="0" w:space="0" w:color="auto"/>
            <w:left w:val="none" w:sz="0" w:space="0" w:color="auto"/>
            <w:bottom w:val="none" w:sz="0" w:space="0" w:color="auto"/>
            <w:right w:val="none" w:sz="0" w:space="0" w:color="auto"/>
          </w:divBdr>
          <w:divsChild>
            <w:div w:id="2071995223">
              <w:marLeft w:val="0"/>
              <w:marRight w:val="0"/>
              <w:marTop w:val="0"/>
              <w:marBottom w:val="0"/>
              <w:divBdr>
                <w:top w:val="none" w:sz="0" w:space="0" w:color="auto"/>
                <w:left w:val="none" w:sz="0" w:space="0" w:color="auto"/>
                <w:bottom w:val="none" w:sz="0" w:space="0" w:color="auto"/>
                <w:right w:val="none" w:sz="0" w:space="0" w:color="auto"/>
              </w:divBdr>
              <w:divsChild>
                <w:div w:id="192807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submit2science.org"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sciencemag.org/about/authors/prep/res/refs.xhtml" TargetMode="External"/><Relationship Id="rId10" Type="http://schemas.openxmlformats.org/officeDocument/2006/relationships/hyperlink" Target="http://www.tug.org/utilities/texconv/textopc.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sciencemag.org/site/feature/contribinfo/index.xhtml"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3C861-589B-3644-A044-AE3D92016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3</Pages>
  <Words>1796</Words>
  <Characters>1024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Ward B.A.</cp:lastModifiedBy>
  <cp:revision>4</cp:revision>
  <dcterms:created xsi:type="dcterms:W3CDTF">2019-06-27T09:30:00Z</dcterms:created>
  <dcterms:modified xsi:type="dcterms:W3CDTF">2019-07-0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ZPLB6HI"/&gt;&lt;style id="http://www.zotero.org/styles/limnology-and-oceanography" hasBibliography="1" bibliographyStyleHasBeenSet="0"/&gt;&lt;prefs&gt;&lt;pref name="fieldType" value="Field"/&gt;&lt;/prefs&gt;&lt;/data&gt;</vt:lpwstr>
  </property>
</Properties>
</file>